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18B90BBD" w14:textId="4EABC9BC" w:rsidR="00AD2A29" w:rsidRDefault="0044397D">
          <w:pPr>
            <w:pStyle w:val="TOC2"/>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114893" w:history="1">
            <w:r w:rsidR="00AD2A29" w:rsidRPr="00271BB2">
              <w:rPr>
                <w:rStyle w:val="Hyperlink"/>
                <w:noProof/>
              </w:rPr>
              <w:t>Introduction</w:t>
            </w:r>
            <w:r w:rsidR="00AD2A29">
              <w:rPr>
                <w:noProof/>
                <w:webHidden/>
              </w:rPr>
              <w:tab/>
            </w:r>
            <w:r w:rsidR="00AD2A29">
              <w:rPr>
                <w:noProof/>
                <w:webHidden/>
              </w:rPr>
              <w:fldChar w:fldCharType="begin"/>
            </w:r>
            <w:r w:rsidR="00AD2A29">
              <w:rPr>
                <w:noProof/>
                <w:webHidden/>
              </w:rPr>
              <w:instrText xml:space="preserve"> PAGEREF _Toc152114893 \h </w:instrText>
            </w:r>
            <w:r w:rsidR="00AD2A29">
              <w:rPr>
                <w:noProof/>
                <w:webHidden/>
              </w:rPr>
            </w:r>
            <w:r w:rsidR="00AD2A29">
              <w:rPr>
                <w:noProof/>
                <w:webHidden/>
              </w:rPr>
              <w:fldChar w:fldCharType="separate"/>
            </w:r>
            <w:r w:rsidR="00AD2A29">
              <w:rPr>
                <w:noProof/>
                <w:webHidden/>
              </w:rPr>
              <w:t>3</w:t>
            </w:r>
            <w:r w:rsidR="00AD2A29">
              <w:rPr>
                <w:noProof/>
                <w:webHidden/>
              </w:rPr>
              <w:fldChar w:fldCharType="end"/>
            </w:r>
          </w:hyperlink>
        </w:p>
        <w:p w14:paraId="0E0418EC" w14:textId="791C8089" w:rsidR="00AD2A29" w:rsidRDefault="00AD2A29">
          <w:pPr>
            <w:pStyle w:val="TOC2"/>
            <w:tabs>
              <w:tab w:val="right" w:leader="dot" w:pos="9350"/>
            </w:tabs>
            <w:rPr>
              <w:rFonts w:eastAsiaTheme="minorEastAsia"/>
              <w:noProof/>
              <w:kern w:val="2"/>
              <w:lang w:val="en-GB" w:eastAsia="en-GB"/>
              <w14:ligatures w14:val="standardContextual"/>
            </w:rPr>
          </w:pPr>
          <w:hyperlink w:anchor="_Toc152114894" w:history="1">
            <w:r w:rsidRPr="00271BB2">
              <w:rPr>
                <w:rStyle w:val="Hyperlink"/>
                <w:noProof/>
              </w:rPr>
              <w:t>Literature Review</w:t>
            </w:r>
            <w:r>
              <w:rPr>
                <w:noProof/>
                <w:webHidden/>
              </w:rPr>
              <w:tab/>
            </w:r>
            <w:r>
              <w:rPr>
                <w:noProof/>
                <w:webHidden/>
              </w:rPr>
              <w:fldChar w:fldCharType="begin"/>
            </w:r>
            <w:r>
              <w:rPr>
                <w:noProof/>
                <w:webHidden/>
              </w:rPr>
              <w:instrText xml:space="preserve"> PAGEREF _Toc152114894 \h </w:instrText>
            </w:r>
            <w:r>
              <w:rPr>
                <w:noProof/>
                <w:webHidden/>
              </w:rPr>
            </w:r>
            <w:r>
              <w:rPr>
                <w:noProof/>
                <w:webHidden/>
              </w:rPr>
              <w:fldChar w:fldCharType="separate"/>
            </w:r>
            <w:r>
              <w:rPr>
                <w:noProof/>
                <w:webHidden/>
              </w:rPr>
              <w:t>4</w:t>
            </w:r>
            <w:r>
              <w:rPr>
                <w:noProof/>
                <w:webHidden/>
              </w:rPr>
              <w:fldChar w:fldCharType="end"/>
            </w:r>
          </w:hyperlink>
        </w:p>
        <w:p w14:paraId="4E3CBF3E" w14:textId="2CF9E60E" w:rsidR="00AD2A29" w:rsidRDefault="00AD2A29">
          <w:pPr>
            <w:pStyle w:val="TOC3"/>
            <w:tabs>
              <w:tab w:val="right" w:leader="dot" w:pos="9350"/>
            </w:tabs>
            <w:rPr>
              <w:rFonts w:eastAsiaTheme="minorEastAsia"/>
              <w:noProof/>
              <w:kern w:val="2"/>
              <w:lang w:val="en-GB" w:eastAsia="en-GB"/>
              <w14:ligatures w14:val="standardContextual"/>
            </w:rPr>
          </w:pPr>
          <w:hyperlink w:anchor="_Toc152114895" w:history="1">
            <w:r w:rsidRPr="00271BB2">
              <w:rPr>
                <w:rStyle w:val="Hyperlink"/>
                <w:noProof/>
              </w:rPr>
              <w:t>Existing Sitting Posture Monitoring Systems</w:t>
            </w:r>
            <w:r>
              <w:rPr>
                <w:noProof/>
                <w:webHidden/>
              </w:rPr>
              <w:tab/>
            </w:r>
            <w:r>
              <w:rPr>
                <w:noProof/>
                <w:webHidden/>
              </w:rPr>
              <w:fldChar w:fldCharType="begin"/>
            </w:r>
            <w:r>
              <w:rPr>
                <w:noProof/>
                <w:webHidden/>
              </w:rPr>
              <w:instrText xml:space="preserve"> PAGEREF _Toc152114895 \h </w:instrText>
            </w:r>
            <w:r>
              <w:rPr>
                <w:noProof/>
                <w:webHidden/>
              </w:rPr>
            </w:r>
            <w:r>
              <w:rPr>
                <w:noProof/>
                <w:webHidden/>
              </w:rPr>
              <w:fldChar w:fldCharType="separate"/>
            </w:r>
            <w:r>
              <w:rPr>
                <w:noProof/>
                <w:webHidden/>
              </w:rPr>
              <w:t>4</w:t>
            </w:r>
            <w:r>
              <w:rPr>
                <w:noProof/>
                <w:webHidden/>
              </w:rPr>
              <w:fldChar w:fldCharType="end"/>
            </w:r>
          </w:hyperlink>
        </w:p>
        <w:p w14:paraId="0B819F7E" w14:textId="03A35BFA" w:rsidR="00AD2A29" w:rsidRDefault="00AD2A29">
          <w:pPr>
            <w:pStyle w:val="TOC3"/>
            <w:tabs>
              <w:tab w:val="right" w:leader="dot" w:pos="9350"/>
            </w:tabs>
            <w:rPr>
              <w:rFonts w:eastAsiaTheme="minorEastAsia"/>
              <w:noProof/>
              <w:kern w:val="2"/>
              <w:lang w:val="en-GB" w:eastAsia="en-GB"/>
              <w14:ligatures w14:val="standardContextual"/>
            </w:rPr>
          </w:pPr>
          <w:hyperlink w:anchor="_Toc152114896" w:history="1">
            <w:r w:rsidRPr="00271BB2">
              <w:rPr>
                <w:rStyle w:val="Hyperlink"/>
                <w:noProof/>
              </w:rPr>
              <w:t>Sensor Technology</w:t>
            </w:r>
            <w:r>
              <w:rPr>
                <w:noProof/>
                <w:webHidden/>
              </w:rPr>
              <w:tab/>
            </w:r>
            <w:r>
              <w:rPr>
                <w:noProof/>
                <w:webHidden/>
              </w:rPr>
              <w:fldChar w:fldCharType="begin"/>
            </w:r>
            <w:r>
              <w:rPr>
                <w:noProof/>
                <w:webHidden/>
              </w:rPr>
              <w:instrText xml:space="preserve"> PAGEREF _Toc152114896 \h </w:instrText>
            </w:r>
            <w:r>
              <w:rPr>
                <w:noProof/>
                <w:webHidden/>
              </w:rPr>
            </w:r>
            <w:r>
              <w:rPr>
                <w:noProof/>
                <w:webHidden/>
              </w:rPr>
              <w:fldChar w:fldCharType="separate"/>
            </w:r>
            <w:r>
              <w:rPr>
                <w:noProof/>
                <w:webHidden/>
              </w:rPr>
              <w:t>4</w:t>
            </w:r>
            <w:r>
              <w:rPr>
                <w:noProof/>
                <w:webHidden/>
              </w:rPr>
              <w:fldChar w:fldCharType="end"/>
            </w:r>
          </w:hyperlink>
        </w:p>
        <w:p w14:paraId="06D062D1" w14:textId="19C2B4A9" w:rsidR="00AD2A29" w:rsidRDefault="00AD2A29">
          <w:pPr>
            <w:pStyle w:val="TOC3"/>
            <w:tabs>
              <w:tab w:val="right" w:leader="dot" w:pos="9350"/>
            </w:tabs>
            <w:rPr>
              <w:rFonts w:eastAsiaTheme="minorEastAsia"/>
              <w:noProof/>
              <w:kern w:val="2"/>
              <w:lang w:val="en-GB" w:eastAsia="en-GB"/>
              <w14:ligatures w14:val="standardContextual"/>
            </w:rPr>
          </w:pPr>
          <w:hyperlink w:anchor="_Toc152114897" w:history="1">
            <w:r w:rsidRPr="00271BB2">
              <w:rPr>
                <w:rStyle w:val="Hyperlink"/>
                <w:noProof/>
              </w:rPr>
              <w:t>Different Sitting postures</w:t>
            </w:r>
            <w:r>
              <w:rPr>
                <w:noProof/>
                <w:webHidden/>
              </w:rPr>
              <w:tab/>
            </w:r>
            <w:r>
              <w:rPr>
                <w:noProof/>
                <w:webHidden/>
              </w:rPr>
              <w:fldChar w:fldCharType="begin"/>
            </w:r>
            <w:r>
              <w:rPr>
                <w:noProof/>
                <w:webHidden/>
              </w:rPr>
              <w:instrText xml:space="preserve"> PAGEREF _Toc152114897 \h </w:instrText>
            </w:r>
            <w:r>
              <w:rPr>
                <w:noProof/>
                <w:webHidden/>
              </w:rPr>
            </w:r>
            <w:r>
              <w:rPr>
                <w:noProof/>
                <w:webHidden/>
              </w:rPr>
              <w:fldChar w:fldCharType="separate"/>
            </w:r>
            <w:r>
              <w:rPr>
                <w:noProof/>
                <w:webHidden/>
              </w:rPr>
              <w:t>5</w:t>
            </w:r>
            <w:r>
              <w:rPr>
                <w:noProof/>
                <w:webHidden/>
              </w:rPr>
              <w:fldChar w:fldCharType="end"/>
            </w:r>
          </w:hyperlink>
        </w:p>
        <w:p w14:paraId="036BAEB1" w14:textId="1A934779" w:rsidR="00AD2A29" w:rsidRDefault="00AD2A29">
          <w:pPr>
            <w:pStyle w:val="TOC3"/>
            <w:tabs>
              <w:tab w:val="right" w:leader="dot" w:pos="9350"/>
            </w:tabs>
            <w:rPr>
              <w:rFonts w:eastAsiaTheme="minorEastAsia"/>
              <w:noProof/>
              <w:kern w:val="2"/>
              <w:lang w:val="en-GB" w:eastAsia="en-GB"/>
              <w14:ligatures w14:val="standardContextual"/>
            </w:rPr>
          </w:pPr>
          <w:hyperlink w:anchor="_Toc152114898" w:history="1">
            <w:r w:rsidRPr="00271BB2">
              <w:rPr>
                <w:rStyle w:val="Hyperlink"/>
                <w:noProof/>
              </w:rPr>
              <w:t>Smart Wheelchair Systems</w:t>
            </w:r>
            <w:r>
              <w:rPr>
                <w:noProof/>
                <w:webHidden/>
              </w:rPr>
              <w:tab/>
            </w:r>
            <w:r>
              <w:rPr>
                <w:noProof/>
                <w:webHidden/>
              </w:rPr>
              <w:fldChar w:fldCharType="begin"/>
            </w:r>
            <w:r>
              <w:rPr>
                <w:noProof/>
                <w:webHidden/>
              </w:rPr>
              <w:instrText xml:space="preserve"> PAGEREF _Toc152114898 \h </w:instrText>
            </w:r>
            <w:r>
              <w:rPr>
                <w:noProof/>
                <w:webHidden/>
              </w:rPr>
            </w:r>
            <w:r>
              <w:rPr>
                <w:noProof/>
                <w:webHidden/>
              </w:rPr>
              <w:fldChar w:fldCharType="separate"/>
            </w:r>
            <w:r>
              <w:rPr>
                <w:noProof/>
                <w:webHidden/>
              </w:rPr>
              <w:t>5</w:t>
            </w:r>
            <w:r>
              <w:rPr>
                <w:noProof/>
                <w:webHidden/>
              </w:rPr>
              <w:fldChar w:fldCharType="end"/>
            </w:r>
          </w:hyperlink>
        </w:p>
        <w:p w14:paraId="551969B5" w14:textId="315B7A7C" w:rsidR="00AD2A29" w:rsidRDefault="00AD2A29">
          <w:pPr>
            <w:pStyle w:val="TOC3"/>
            <w:tabs>
              <w:tab w:val="right" w:leader="dot" w:pos="9350"/>
            </w:tabs>
            <w:rPr>
              <w:rFonts w:eastAsiaTheme="minorEastAsia"/>
              <w:noProof/>
              <w:kern w:val="2"/>
              <w:lang w:val="en-GB" w:eastAsia="en-GB"/>
              <w14:ligatures w14:val="standardContextual"/>
            </w:rPr>
          </w:pPr>
          <w:hyperlink w:anchor="_Toc152114899" w:history="1">
            <w:r w:rsidRPr="00271BB2">
              <w:rPr>
                <w:rStyle w:val="Hyperlink"/>
                <w:noProof/>
              </w:rPr>
              <w:t>User Feedback System</w:t>
            </w:r>
            <w:r>
              <w:rPr>
                <w:noProof/>
                <w:webHidden/>
              </w:rPr>
              <w:tab/>
            </w:r>
            <w:r>
              <w:rPr>
                <w:noProof/>
                <w:webHidden/>
              </w:rPr>
              <w:fldChar w:fldCharType="begin"/>
            </w:r>
            <w:r>
              <w:rPr>
                <w:noProof/>
                <w:webHidden/>
              </w:rPr>
              <w:instrText xml:space="preserve"> PAGEREF _Toc152114899 \h </w:instrText>
            </w:r>
            <w:r>
              <w:rPr>
                <w:noProof/>
                <w:webHidden/>
              </w:rPr>
            </w:r>
            <w:r>
              <w:rPr>
                <w:noProof/>
                <w:webHidden/>
              </w:rPr>
              <w:fldChar w:fldCharType="separate"/>
            </w:r>
            <w:r>
              <w:rPr>
                <w:noProof/>
                <w:webHidden/>
              </w:rPr>
              <w:t>5</w:t>
            </w:r>
            <w:r>
              <w:rPr>
                <w:noProof/>
                <w:webHidden/>
              </w:rPr>
              <w:fldChar w:fldCharType="end"/>
            </w:r>
          </w:hyperlink>
        </w:p>
        <w:p w14:paraId="4AF92171" w14:textId="2049C253" w:rsidR="00AD2A29" w:rsidRDefault="00AD2A29">
          <w:pPr>
            <w:pStyle w:val="TOC3"/>
            <w:tabs>
              <w:tab w:val="right" w:leader="dot" w:pos="9350"/>
            </w:tabs>
            <w:rPr>
              <w:rFonts w:eastAsiaTheme="minorEastAsia"/>
              <w:noProof/>
              <w:kern w:val="2"/>
              <w:lang w:val="en-GB" w:eastAsia="en-GB"/>
              <w14:ligatures w14:val="standardContextual"/>
            </w:rPr>
          </w:pPr>
          <w:hyperlink w:anchor="_Toc152114900" w:history="1">
            <w:r w:rsidRPr="00271BB2">
              <w:rPr>
                <w:rStyle w:val="Hyperlink"/>
                <w:noProof/>
              </w:rPr>
              <w:t>Machine Learning Algorithm</w:t>
            </w:r>
            <w:r>
              <w:rPr>
                <w:noProof/>
                <w:webHidden/>
              </w:rPr>
              <w:tab/>
            </w:r>
            <w:r>
              <w:rPr>
                <w:noProof/>
                <w:webHidden/>
              </w:rPr>
              <w:fldChar w:fldCharType="begin"/>
            </w:r>
            <w:r>
              <w:rPr>
                <w:noProof/>
                <w:webHidden/>
              </w:rPr>
              <w:instrText xml:space="preserve"> PAGEREF _Toc152114900 \h </w:instrText>
            </w:r>
            <w:r>
              <w:rPr>
                <w:noProof/>
                <w:webHidden/>
              </w:rPr>
            </w:r>
            <w:r>
              <w:rPr>
                <w:noProof/>
                <w:webHidden/>
              </w:rPr>
              <w:fldChar w:fldCharType="separate"/>
            </w:r>
            <w:r>
              <w:rPr>
                <w:noProof/>
                <w:webHidden/>
              </w:rPr>
              <w:t>5</w:t>
            </w:r>
            <w:r>
              <w:rPr>
                <w:noProof/>
                <w:webHidden/>
              </w:rPr>
              <w:fldChar w:fldCharType="end"/>
            </w:r>
          </w:hyperlink>
        </w:p>
        <w:p w14:paraId="5284B9FA" w14:textId="74B71F3B" w:rsidR="00AD2A29" w:rsidRDefault="00AD2A29">
          <w:pPr>
            <w:pStyle w:val="TOC3"/>
            <w:tabs>
              <w:tab w:val="right" w:leader="dot" w:pos="9350"/>
            </w:tabs>
            <w:rPr>
              <w:rFonts w:eastAsiaTheme="minorEastAsia"/>
              <w:noProof/>
              <w:kern w:val="2"/>
              <w:lang w:val="en-GB" w:eastAsia="en-GB"/>
              <w14:ligatures w14:val="standardContextual"/>
            </w:rPr>
          </w:pPr>
          <w:hyperlink w:anchor="_Toc152114901" w:history="1">
            <w:r w:rsidRPr="00271BB2">
              <w:rPr>
                <w:rStyle w:val="Hyperlink"/>
                <w:noProof/>
              </w:rPr>
              <w:t>Quality of Testing Data</w:t>
            </w:r>
            <w:r>
              <w:rPr>
                <w:noProof/>
                <w:webHidden/>
              </w:rPr>
              <w:tab/>
            </w:r>
            <w:r>
              <w:rPr>
                <w:noProof/>
                <w:webHidden/>
              </w:rPr>
              <w:fldChar w:fldCharType="begin"/>
            </w:r>
            <w:r>
              <w:rPr>
                <w:noProof/>
                <w:webHidden/>
              </w:rPr>
              <w:instrText xml:space="preserve"> PAGEREF _Toc152114901 \h </w:instrText>
            </w:r>
            <w:r>
              <w:rPr>
                <w:noProof/>
                <w:webHidden/>
              </w:rPr>
            </w:r>
            <w:r>
              <w:rPr>
                <w:noProof/>
                <w:webHidden/>
              </w:rPr>
              <w:fldChar w:fldCharType="separate"/>
            </w:r>
            <w:r>
              <w:rPr>
                <w:noProof/>
                <w:webHidden/>
              </w:rPr>
              <w:t>5</w:t>
            </w:r>
            <w:r>
              <w:rPr>
                <w:noProof/>
                <w:webHidden/>
              </w:rPr>
              <w:fldChar w:fldCharType="end"/>
            </w:r>
          </w:hyperlink>
        </w:p>
        <w:p w14:paraId="48DF8210" w14:textId="4C11127F" w:rsidR="00AD2A29" w:rsidRDefault="00AD2A29">
          <w:pPr>
            <w:pStyle w:val="TOC3"/>
            <w:tabs>
              <w:tab w:val="right" w:leader="dot" w:pos="9350"/>
            </w:tabs>
            <w:rPr>
              <w:rFonts w:eastAsiaTheme="minorEastAsia"/>
              <w:noProof/>
              <w:kern w:val="2"/>
              <w:lang w:val="en-GB" w:eastAsia="en-GB"/>
              <w14:ligatures w14:val="standardContextual"/>
            </w:rPr>
          </w:pPr>
          <w:hyperlink w:anchor="_Toc152114902" w:history="1">
            <w:r w:rsidRPr="00271BB2">
              <w:rPr>
                <w:rStyle w:val="Hyperlink"/>
                <w:noProof/>
              </w:rPr>
              <w:t>Research Gaps</w:t>
            </w:r>
            <w:r>
              <w:rPr>
                <w:noProof/>
                <w:webHidden/>
              </w:rPr>
              <w:tab/>
            </w:r>
            <w:r>
              <w:rPr>
                <w:noProof/>
                <w:webHidden/>
              </w:rPr>
              <w:fldChar w:fldCharType="begin"/>
            </w:r>
            <w:r>
              <w:rPr>
                <w:noProof/>
                <w:webHidden/>
              </w:rPr>
              <w:instrText xml:space="preserve"> PAGEREF _Toc152114902 \h </w:instrText>
            </w:r>
            <w:r>
              <w:rPr>
                <w:noProof/>
                <w:webHidden/>
              </w:rPr>
            </w:r>
            <w:r>
              <w:rPr>
                <w:noProof/>
                <w:webHidden/>
              </w:rPr>
              <w:fldChar w:fldCharType="separate"/>
            </w:r>
            <w:r>
              <w:rPr>
                <w:noProof/>
                <w:webHidden/>
              </w:rPr>
              <w:t>5</w:t>
            </w:r>
            <w:r>
              <w:rPr>
                <w:noProof/>
                <w:webHidden/>
              </w:rPr>
              <w:fldChar w:fldCharType="end"/>
            </w:r>
          </w:hyperlink>
        </w:p>
        <w:p w14:paraId="418D7C46" w14:textId="145F2053" w:rsidR="00AD2A29" w:rsidRDefault="00AD2A29">
          <w:pPr>
            <w:pStyle w:val="TOC3"/>
            <w:tabs>
              <w:tab w:val="right" w:leader="dot" w:pos="9350"/>
            </w:tabs>
            <w:rPr>
              <w:rFonts w:eastAsiaTheme="minorEastAsia"/>
              <w:noProof/>
              <w:kern w:val="2"/>
              <w:lang w:val="en-GB" w:eastAsia="en-GB"/>
              <w14:ligatures w14:val="standardContextual"/>
            </w:rPr>
          </w:pPr>
          <w:hyperlink w:anchor="_Toc152114903" w:history="1">
            <w:r w:rsidRPr="00271BB2">
              <w:rPr>
                <w:rStyle w:val="Hyperlink"/>
                <w:noProof/>
              </w:rPr>
              <w:t>Future/Proposed Plans</w:t>
            </w:r>
            <w:r>
              <w:rPr>
                <w:noProof/>
                <w:webHidden/>
              </w:rPr>
              <w:tab/>
            </w:r>
            <w:r>
              <w:rPr>
                <w:noProof/>
                <w:webHidden/>
              </w:rPr>
              <w:fldChar w:fldCharType="begin"/>
            </w:r>
            <w:r>
              <w:rPr>
                <w:noProof/>
                <w:webHidden/>
              </w:rPr>
              <w:instrText xml:space="preserve"> PAGEREF _Toc152114903 \h </w:instrText>
            </w:r>
            <w:r>
              <w:rPr>
                <w:noProof/>
                <w:webHidden/>
              </w:rPr>
            </w:r>
            <w:r>
              <w:rPr>
                <w:noProof/>
                <w:webHidden/>
              </w:rPr>
              <w:fldChar w:fldCharType="separate"/>
            </w:r>
            <w:r>
              <w:rPr>
                <w:noProof/>
                <w:webHidden/>
              </w:rPr>
              <w:t>5</w:t>
            </w:r>
            <w:r>
              <w:rPr>
                <w:noProof/>
                <w:webHidden/>
              </w:rPr>
              <w:fldChar w:fldCharType="end"/>
            </w:r>
          </w:hyperlink>
        </w:p>
        <w:p w14:paraId="6BE568D0" w14:textId="7E4472EB" w:rsidR="00AD2A29" w:rsidRDefault="00AD2A29">
          <w:pPr>
            <w:pStyle w:val="TOC3"/>
            <w:tabs>
              <w:tab w:val="right" w:leader="dot" w:pos="9350"/>
            </w:tabs>
            <w:rPr>
              <w:rFonts w:eastAsiaTheme="minorEastAsia"/>
              <w:noProof/>
              <w:kern w:val="2"/>
              <w:lang w:val="en-GB" w:eastAsia="en-GB"/>
              <w14:ligatures w14:val="standardContextual"/>
            </w:rPr>
          </w:pPr>
          <w:hyperlink w:anchor="_Toc152114904" w:history="1">
            <w:r w:rsidRPr="00271BB2">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2114904 \h </w:instrText>
            </w:r>
            <w:r>
              <w:rPr>
                <w:noProof/>
                <w:webHidden/>
              </w:rPr>
            </w:r>
            <w:r>
              <w:rPr>
                <w:noProof/>
                <w:webHidden/>
              </w:rPr>
              <w:fldChar w:fldCharType="separate"/>
            </w:r>
            <w:r>
              <w:rPr>
                <w:noProof/>
                <w:webHidden/>
              </w:rPr>
              <w:t>5</w:t>
            </w:r>
            <w:r>
              <w:rPr>
                <w:noProof/>
                <w:webHidden/>
              </w:rPr>
              <w:fldChar w:fldCharType="end"/>
            </w:r>
          </w:hyperlink>
        </w:p>
        <w:p w14:paraId="5AF2D62B" w14:textId="1FC1A95D" w:rsidR="00AD2A29" w:rsidRDefault="00AD2A29">
          <w:pPr>
            <w:pStyle w:val="TOC3"/>
            <w:tabs>
              <w:tab w:val="right" w:leader="dot" w:pos="9350"/>
            </w:tabs>
            <w:rPr>
              <w:rFonts w:eastAsiaTheme="minorEastAsia"/>
              <w:noProof/>
              <w:kern w:val="2"/>
              <w:lang w:val="en-GB" w:eastAsia="en-GB"/>
              <w14:ligatures w14:val="standardContextual"/>
            </w:rPr>
          </w:pPr>
          <w:hyperlink w:anchor="_Toc152114905" w:history="1">
            <w:r w:rsidRPr="00271BB2">
              <w:rPr>
                <w:rStyle w:val="Hyperlink"/>
                <w:noProof/>
              </w:rPr>
              <w:t>Commercialization</w:t>
            </w:r>
            <w:r>
              <w:rPr>
                <w:noProof/>
                <w:webHidden/>
              </w:rPr>
              <w:tab/>
            </w:r>
            <w:r>
              <w:rPr>
                <w:noProof/>
                <w:webHidden/>
              </w:rPr>
              <w:fldChar w:fldCharType="begin"/>
            </w:r>
            <w:r>
              <w:rPr>
                <w:noProof/>
                <w:webHidden/>
              </w:rPr>
              <w:instrText xml:space="preserve"> PAGEREF _Toc152114905 \h </w:instrText>
            </w:r>
            <w:r>
              <w:rPr>
                <w:noProof/>
                <w:webHidden/>
              </w:rPr>
            </w:r>
            <w:r>
              <w:rPr>
                <w:noProof/>
                <w:webHidden/>
              </w:rPr>
              <w:fldChar w:fldCharType="separate"/>
            </w:r>
            <w:r>
              <w:rPr>
                <w:noProof/>
                <w:webHidden/>
              </w:rPr>
              <w:t>5</w:t>
            </w:r>
            <w:r>
              <w:rPr>
                <w:noProof/>
                <w:webHidden/>
              </w:rPr>
              <w:fldChar w:fldCharType="end"/>
            </w:r>
          </w:hyperlink>
        </w:p>
        <w:p w14:paraId="310F0AF6" w14:textId="09BF58D7" w:rsidR="00AD2A29" w:rsidRDefault="00AD2A29">
          <w:pPr>
            <w:pStyle w:val="TOC2"/>
            <w:tabs>
              <w:tab w:val="right" w:leader="dot" w:pos="9350"/>
            </w:tabs>
            <w:rPr>
              <w:rFonts w:eastAsiaTheme="minorEastAsia"/>
              <w:noProof/>
              <w:kern w:val="2"/>
              <w:lang w:val="en-GB" w:eastAsia="en-GB"/>
              <w14:ligatures w14:val="standardContextual"/>
            </w:rPr>
          </w:pPr>
          <w:hyperlink w:anchor="_Toc152114906" w:history="1">
            <w:r w:rsidRPr="00271BB2">
              <w:rPr>
                <w:rStyle w:val="Hyperlink"/>
                <w:noProof/>
              </w:rPr>
              <w:t>Conclusions</w:t>
            </w:r>
            <w:r>
              <w:rPr>
                <w:noProof/>
                <w:webHidden/>
              </w:rPr>
              <w:tab/>
            </w:r>
            <w:r>
              <w:rPr>
                <w:noProof/>
                <w:webHidden/>
              </w:rPr>
              <w:fldChar w:fldCharType="begin"/>
            </w:r>
            <w:r>
              <w:rPr>
                <w:noProof/>
                <w:webHidden/>
              </w:rPr>
              <w:instrText xml:space="preserve"> PAGEREF _Toc152114906 \h </w:instrText>
            </w:r>
            <w:r>
              <w:rPr>
                <w:noProof/>
                <w:webHidden/>
              </w:rPr>
            </w:r>
            <w:r>
              <w:rPr>
                <w:noProof/>
                <w:webHidden/>
              </w:rPr>
              <w:fldChar w:fldCharType="separate"/>
            </w:r>
            <w:r>
              <w:rPr>
                <w:noProof/>
                <w:webHidden/>
              </w:rPr>
              <w:t>5</w:t>
            </w:r>
            <w:r>
              <w:rPr>
                <w:noProof/>
                <w:webHidden/>
              </w:rPr>
              <w:fldChar w:fldCharType="end"/>
            </w:r>
          </w:hyperlink>
        </w:p>
        <w:p w14:paraId="292442F4" w14:textId="602D6C6C" w:rsidR="00AD2A29" w:rsidRDefault="00AD2A29">
          <w:pPr>
            <w:pStyle w:val="TOC2"/>
            <w:tabs>
              <w:tab w:val="right" w:leader="dot" w:pos="9350"/>
            </w:tabs>
            <w:rPr>
              <w:rFonts w:eastAsiaTheme="minorEastAsia"/>
              <w:noProof/>
              <w:kern w:val="2"/>
              <w:lang w:val="en-GB" w:eastAsia="en-GB"/>
              <w14:ligatures w14:val="standardContextual"/>
            </w:rPr>
          </w:pPr>
          <w:hyperlink w:anchor="_Toc152114907" w:history="1">
            <w:r w:rsidRPr="00271BB2">
              <w:rPr>
                <w:rStyle w:val="Hyperlink"/>
                <w:noProof/>
              </w:rPr>
              <w:t>References</w:t>
            </w:r>
            <w:r>
              <w:rPr>
                <w:noProof/>
                <w:webHidden/>
              </w:rPr>
              <w:tab/>
            </w:r>
            <w:r>
              <w:rPr>
                <w:noProof/>
                <w:webHidden/>
              </w:rPr>
              <w:fldChar w:fldCharType="begin"/>
            </w:r>
            <w:r>
              <w:rPr>
                <w:noProof/>
                <w:webHidden/>
              </w:rPr>
              <w:instrText xml:space="preserve"> PAGEREF _Toc152114907 \h </w:instrText>
            </w:r>
            <w:r>
              <w:rPr>
                <w:noProof/>
                <w:webHidden/>
              </w:rPr>
            </w:r>
            <w:r>
              <w:rPr>
                <w:noProof/>
                <w:webHidden/>
              </w:rPr>
              <w:fldChar w:fldCharType="separate"/>
            </w:r>
            <w:r>
              <w:rPr>
                <w:noProof/>
                <w:webHidden/>
              </w:rPr>
              <w:t>5</w:t>
            </w:r>
            <w:r>
              <w:rPr>
                <w:noProof/>
                <w:webHidden/>
              </w:rPr>
              <w:fldChar w:fldCharType="end"/>
            </w:r>
          </w:hyperlink>
        </w:p>
        <w:p w14:paraId="6F295E55" w14:textId="22716390" w:rsidR="00AD2A29" w:rsidRDefault="00AD2A29">
          <w:pPr>
            <w:pStyle w:val="TOC2"/>
            <w:tabs>
              <w:tab w:val="right" w:leader="dot" w:pos="9350"/>
            </w:tabs>
            <w:rPr>
              <w:rFonts w:eastAsiaTheme="minorEastAsia"/>
              <w:noProof/>
              <w:kern w:val="2"/>
              <w:lang w:val="en-GB" w:eastAsia="en-GB"/>
              <w14:ligatures w14:val="standardContextual"/>
            </w:rPr>
          </w:pPr>
          <w:hyperlink w:anchor="_Toc152114908" w:history="1">
            <w:r w:rsidRPr="00271BB2">
              <w:rPr>
                <w:rStyle w:val="Hyperlink"/>
                <w:noProof/>
              </w:rPr>
              <w:t>Appendixes</w:t>
            </w:r>
            <w:r>
              <w:rPr>
                <w:noProof/>
                <w:webHidden/>
              </w:rPr>
              <w:tab/>
            </w:r>
            <w:r>
              <w:rPr>
                <w:noProof/>
                <w:webHidden/>
              </w:rPr>
              <w:fldChar w:fldCharType="begin"/>
            </w:r>
            <w:r>
              <w:rPr>
                <w:noProof/>
                <w:webHidden/>
              </w:rPr>
              <w:instrText xml:space="preserve"> PAGEREF _Toc152114908 \h </w:instrText>
            </w:r>
            <w:r>
              <w:rPr>
                <w:noProof/>
                <w:webHidden/>
              </w:rPr>
            </w:r>
            <w:r>
              <w:rPr>
                <w:noProof/>
                <w:webHidden/>
              </w:rPr>
              <w:fldChar w:fldCharType="separate"/>
            </w:r>
            <w:r>
              <w:rPr>
                <w:noProof/>
                <w:webHidden/>
              </w:rPr>
              <w:t>8</w:t>
            </w:r>
            <w:r>
              <w:rPr>
                <w:noProof/>
                <w:webHidden/>
              </w:rPr>
              <w:fldChar w:fldCharType="end"/>
            </w:r>
          </w:hyperlink>
        </w:p>
        <w:p w14:paraId="0D675C6E" w14:textId="2114DEF6" w:rsidR="0044397D" w:rsidRDefault="0044397D">
          <w:r>
            <w:rPr>
              <w:b/>
              <w:bCs/>
              <w:noProof/>
            </w:rPr>
            <w:fldChar w:fldCharType="end"/>
          </w:r>
        </w:p>
      </w:sdtContent>
    </w:sdt>
    <w:p w14:paraId="3CF9046A" w14:textId="77777777" w:rsidR="009862E7" w:rsidRDefault="009862E7" w:rsidP="00FA620F"/>
    <w:p w14:paraId="4D103E1F" w14:textId="4890CC15" w:rsidR="005D4500" w:rsidRDefault="005D4500" w:rsidP="005D4500">
      <w:pPr>
        <w:pStyle w:val="Heading1"/>
      </w:pPr>
      <w:r>
        <w:t>List of Figures</w:t>
      </w:r>
    </w:p>
    <w:p w14:paraId="10000BB1" w14:textId="7D560F7F" w:rsidR="00A66ECE"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122250" w:history="1">
        <w:r w:rsidRPr="002655A2">
          <w:rPr>
            <w:rStyle w:val="Hyperlink"/>
            <w:noProof/>
          </w:rPr>
          <w:t>Figure 1 - A Map of Similar Studies on Smart Sensing Chairs</w:t>
        </w:r>
        <w:r>
          <w:rPr>
            <w:noProof/>
            <w:webHidden/>
          </w:rPr>
          <w:tab/>
        </w:r>
        <w:r>
          <w:rPr>
            <w:noProof/>
            <w:webHidden/>
          </w:rPr>
          <w:fldChar w:fldCharType="begin"/>
        </w:r>
        <w:r>
          <w:rPr>
            <w:noProof/>
            <w:webHidden/>
          </w:rPr>
          <w:instrText xml:space="preserve"> PAGEREF _Toc152122250 \h </w:instrText>
        </w:r>
        <w:r>
          <w:rPr>
            <w:noProof/>
            <w:webHidden/>
          </w:rPr>
        </w:r>
        <w:r>
          <w:rPr>
            <w:noProof/>
            <w:webHidden/>
          </w:rPr>
          <w:fldChar w:fldCharType="separate"/>
        </w:r>
        <w:r>
          <w:rPr>
            <w:noProof/>
            <w:webHidden/>
          </w:rPr>
          <w:t>4</w:t>
        </w:r>
        <w:r>
          <w:rPr>
            <w:noProof/>
            <w:webHidden/>
          </w:rPr>
          <w:fldChar w:fldCharType="end"/>
        </w:r>
      </w:hyperlink>
    </w:p>
    <w:p w14:paraId="6CCD3DCB" w14:textId="51AE6976" w:rsidR="00A66ECE" w:rsidRDefault="00A66ECE">
      <w:pPr>
        <w:pStyle w:val="TableofFigures"/>
        <w:tabs>
          <w:tab w:val="right" w:leader="dot" w:pos="9350"/>
        </w:tabs>
        <w:rPr>
          <w:rFonts w:eastAsiaTheme="minorEastAsia"/>
          <w:noProof/>
          <w:kern w:val="2"/>
          <w:lang w:val="en-GB" w:eastAsia="en-GB"/>
          <w14:ligatures w14:val="standardContextual"/>
        </w:rPr>
      </w:pPr>
      <w:hyperlink w:anchor="_Toc152122251" w:history="1">
        <w:r w:rsidRPr="002655A2">
          <w:rPr>
            <w:rStyle w:val="Hyperlink"/>
            <w:noProof/>
          </w:rPr>
          <w:t>Figure 2- Force Sensing Resistor</w:t>
        </w:r>
        <w:r>
          <w:rPr>
            <w:noProof/>
            <w:webHidden/>
          </w:rPr>
          <w:tab/>
        </w:r>
        <w:r>
          <w:rPr>
            <w:noProof/>
            <w:webHidden/>
          </w:rPr>
          <w:fldChar w:fldCharType="begin"/>
        </w:r>
        <w:r>
          <w:rPr>
            <w:noProof/>
            <w:webHidden/>
          </w:rPr>
          <w:instrText xml:space="preserve"> PAGEREF _Toc152122251 \h </w:instrText>
        </w:r>
        <w:r>
          <w:rPr>
            <w:noProof/>
            <w:webHidden/>
          </w:rPr>
        </w:r>
        <w:r>
          <w:rPr>
            <w:noProof/>
            <w:webHidden/>
          </w:rPr>
          <w:fldChar w:fldCharType="separate"/>
        </w:r>
        <w:r>
          <w:rPr>
            <w:noProof/>
            <w:webHidden/>
          </w:rPr>
          <w:t>5</w:t>
        </w:r>
        <w:r>
          <w:rPr>
            <w:noProof/>
            <w:webHidden/>
          </w:rPr>
          <w:fldChar w:fldCharType="end"/>
        </w:r>
      </w:hyperlink>
    </w:p>
    <w:p w14:paraId="7717E0FC" w14:textId="18C8934D" w:rsidR="0044397D" w:rsidRDefault="00A66ECE" w:rsidP="00FA620F">
      <w:r>
        <w:fldChar w:fldCharType="end"/>
      </w:r>
    </w:p>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40E1A2A4" w14:textId="77777777" w:rsidR="0044397D" w:rsidRDefault="0044397D" w:rsidP="00FA620F"/>
    <w:p w14:paraId="4B68B644" w14:textId="77777777" w:rsidR="0044397D" w:rsidRDefault="0044397D" w:rsidP="00FA620F"/>
    <w:p w14:paraId="0FAD86C7" w14:textId="77777777" w:rsidR="0044397D" w:rsidRDefault="0044397D" w:rsidP="00FA620F"/>
    <w:p w14:paraId="2B8C4449" w14:textId="77777777" w:rsidR="0044397D" w:rsidRDefault="0044397D" w:rsidP="00FA620F"/>
    <w:p w14:paraId="5BA65FD7" w14:textId="3C9B472A" w:rsidR="00A8729F" w:rsidRDefault="00A8729F" w:rsidP="00A8729F">
      <w:pPr>
        <w:pStyle w:val="Heading2"/>
      </w:pPr>
      <w:bookmarkStart w:id="0" w:name="_Toc152114893"/>
      <w:r>
        <w:lastRenderedPageBreak/>
        <w:t>Introduction</w:t>
      </w:r>
      <w:bookmarkEnd w:id="0"/>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w:t>
      </w:r>
      <w:proofErr w:type="spellStart"/>
      <w:r w:rsidR="004E31CF" w:rsidRPr="004E31CF">
        <w:rPr>
          <w:rFonts w:ascii="Calibri" w:hAnsi="Calibri" w:cs="Calibri"/>
        </w:rPr>
        <w:t>Martimo</w:t>
      </w:r>
      <w:proofErr w:type="spellEnd"/>
      <w:r w:rsidR="004E31CF" w:rsidRPr="004E31CF">
        <w:rPr>
          <w:rFonts w:ascii="Calibri" w:hAnsi="Calibri" w:cs="Calibri"/>
        </w:rPr>
        <w:t>,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18B10E63"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w:t>
      </w:r>
      <w:proofErr w:type="spellStart"/>
      <w:r w:rsidR="00BB08F7" w:rsidRPr="00BB08F7">
        <w:rPr>
          <w:rFonts w:ascii="Calibri" w:hAnsi="Calibri" w:cs="Calibri"/>
        </w:rPr>
        <w:t>Putsa</w:t>
      </w:r>
      <w:proofErr w:type="spellEnd"/>
      <w:r w:rsidR="00BB08F7" w:rsidRPr="00BB08F7">
        <w:rPr>
          <w:rFonts w:ascii="Calibri" w:hAnsi="Calibri" w:cs="Calibri"/>
        </w:rPr>
        <w:t xml:space="preserve">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monitors</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49A79360"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433F8F">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70CDD1CF" w14:textId="28FDCBD5" w:rsidR="004350D7" w:rsidRDefault="007937C0" w:rsidP="007937C0">
      <w:pPr>
        <w:pStyle w:val="Heading2"/>
      </w:pPr>
      <w:r>
        <w:t>Review Methodology</w:t>
      </w:r>
    </w:p>
    <w:p w14:paraId="45CF4E9C" w14:textId="77777777" w:rsidR="00C877FC" w:rsidRPr="00C877FC" w:rsidRDefault="00C877FC" w:rsidP="00C877FC"/>
    <w:p w14:paraId="1A7B2330" w14:textId="0101B205" w:rsidR="009144BC" w:rsidRPr="009144BC" w:rsidRDefault="00A17518" w:rsidP="009144BC">
      <w:pPr>
        <w:pStyle w:val="Heading2"/>
      </w:pPr>
      <w:bookmarkStart w:id="1" w:name="_Toc152114894"/>
      <w:r>
        <w:lastRenderedPageBreak/>
        <w:t>Literature Review</w:t>
      </w:r>
      <w:bookmarkEnd w:id="1"/>
    </w:p>
    <w:p w14:paraId="6031847F" w14:textId="434374A5" w:rsidR="00C46115" w:rsidRDefault="00673D3C" w:rsidP="00673D3C">
      <w:pPr>
        <w:pStyle w:val="Heading3"/>
      </w:pPr>
      <w:bookmarkStart w:id="2" w:name="_Toc152114895"/>
      <w:r>
        <w:t xml:space="preserve">Existing </w:t>
      </w:r>
      <w:r w:rsidRPr="00673D3C">
        <w:t>Sitting Posture Monitoring Systems</w:t>
      </w:r>
      <w:bookmarkEnd w:id="2"/>
    </w:p>
    <w:p w14:paraId="041A3934" w14:textId="7D113516" w:rsidR="00BC00F1" w:rsidRDefault="001B3153" w:rsidP="00673D3C">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 xml:space="preserve">. </w:t>
      </w:r>
      <w:r w:rsidR="00C05D8C">
        <w:t>To conduct this literature review</w:t>
      </w:r>
      <w:r w:rsidR="006C6121">
        <w:t>,</w:t>
      </w:r>
      <w:r>
        <w:t xml:space="preserve"> </w:t>
      </w:r>
      <w:r w:rsidR="0048274B">
        <w:t>30</w:t>
      </w:r>
      <w:r w:rsidR="00C75462">
        <w:t>+</w:t>
      </w:r>
      <w:r w:rsidR="0048274B">
        <w:t xml:space="preserve"> </w:t>
      </w:r>
      <w:r w:rsidR="000D651D">
        <w:t>relevant</w:t>
      </w:r>
      <w:r w:rsidR="0048274B">
        <w:t xml:space="preserve"> </w:t>
      </w:r>
      <w:r>
        <w:t xml:space="preserve">research </w:t>
      </w:r>
      <w:r w:rsidR="0048274B">
        <w:t>paper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02BCEDC5" w14:textId="48FEB0E0" w:rsidR="00C04BC0" w:rsidRDefault="00C04BC0" w:rsidP="00C04BC0">
      <w:pPr>
        <w:jc w:val="center"/>
      </w:pPr>
    </w:p>
    <w:p w14:paraId="2C1A3BF0" w14:textId="70380237" w:rsidR="007937C0" w:rsidRDefault="007937C0" w:rsidP="007937C0">
      <w:pPr>
        <w:pStyle w:val="Heading3"/>
      </w:pPr>
      <w:r>
        <w:t>History of Smart Sensing chairs</w:t>
      </w:r>
    </w:p>
    <w:p w14:paraId="08F3A56F" w14:textId="4AC995A6" w:rsidR="00FF3EB1" w:rsidRPr="00FF3EB1" w:rsidRDefault="00FF3EB1" w:rsidP="00FF3EB1">
      <w:r>
        <w:t xml:space="preserve">As previously stated, </w:t>
      </w:r>
      <w:r w:rsidR="0089185C">
        <w:fldChar w:fldCharType="begin"/>
      </w:r>
      <w:r w:rsidR="0089185C">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89185C" w:rsidRPr="0089185C">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fitted in to the chair</w:t>
      </w:r>
      <w:r w:rsidR="00632568">
        <w:t xml:space="preserve">. </w:t>
      </w:r>
      <w:r w:rsidR="00AD2FFE">
        <w:t>Over the past few years, various research studies h</w:t>
      </w:r>
      <w:r w:rsidR="00454220">
        <w:t>ave</w:t>
      </w:r>
      <w:r w:rsidR="00845030">
        <w:t xml:space="preserve"> implemented different variation of this smart sensing chair concepts ranging from different sensors </w:t>
      </w:r>
      <w:r w:rsidR="005D4500">
        <w:t>to</w:t>
      </w:r>
      <w:r w:rsidR="00845030">
        <w:t xml:space="preserve"> classification algorithms</w:t>
      </w:r>
      <w:r w:rsidR="005D4500">
        <w:t>.</w:t>
      </w:r>
      <w:r w:rsidR="00AE5150">
        <w:t xml:space="preserve"> Furthermore, </w:t>
      </w:r>
      <w:r w:rsidR="00D0222E">
        <w:t xml:space="preserve">a literature connection </w:t>
      </w:r>
      <w:r w:rsidR="00AE5150">
        <w:t>map</w:t>
      </w:r>
      <w:r w:rsidR="00D0222E">
        <w:t xml:space="preserve"> (on</w:t>
      </w:r>
      <w:r w:rsidR="00AE5150">
        <w:t xml:space="preserve"> the similar studies</w:t>
      </w:r>
      <w:r w:rsidR="00D0222E">
        <w:t>) done</w:t>
      </w:r>
      <w:r w:rsidR="00AE5150">
        <w:t xml:space="preserve"> on smart sensing</w:t>
      </w:r>
      <w:r w:rsidR="00D0222E">
        <w:t xml:space="preserve"> chairs was constructed as shown in Figure 1 below. </w:t>
      </w:r>
      <w:r w:rsidR="00AE5150">
        <w:t xml:space="preserve">  </w:t>
      </w:r>
      <w:r w:rsidR="0043322B">
        <w:t xml:space="preserve">                                                                                                                                                                                                                                                                                                                                                                                                                                                                                                         </w:t>
      </w:r>
    </w:p>
    <w:p w14:paraId="5806519E" w14:textId="22196A76" w:rsidR="007937C0" w:rsidRDefault="005D4500" w:rsidP="005D4500">
      <w:pPr>
        <w:jc w:val="center"/>
      </w:pPr>
      <w:r w:rsidRPr="00C04BC0">
        <w:drawing>
          <wp:inline distT="0" distB="0" distL="0" distR="0" wp14:anchorId="4415E8FD" wp14:editId="4DDDC6E4">
            <wp:extent cx="4877435" cy="3962914"/>
            <wp:effectExtent l="19050" t="19050" r="0"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6"/>
                    <a:stretch>
                      <a:fillRect/>
                    </a:stretch>
                  </pic:blipFill>
                  <pic:spPr>
                    <a:xfrm>
                      <a:off x="0" y="0"/>
                      <a:ext cx="4910526" cy="3989800"/>
                    </a:xfrm>
                    <a:prstGeom prst="rect">
                      <a:avLst/>
                    </a:prstGeom>
                    <a:ln>
                      <a:solidFill>
                        <a:schemeClr val="tx1"/>
                      </a:solidFill>
                    </a:ln>
                  </pic:spPr>
                </pic:pic>
              </a:graphicData>
            </a:graphic>
          </wp:inline>
        </w:drawing>
      </w:r>
    </w:p>
    <w:p w14:paraId="60B24FEB" w14:textId="0A55FDA0" w:rsidR="005D4500" w:rsidRPr="007937C0" w:rsidRDefault="005D4500" w:rsidP="005D4500">
      <w:pPr>
        <w:pStyle w:val="Caption"/>
        <w:jc w:val="center"/>
      </w:pPr>
      <w:bookmarkStart w:id="3" w:name="_Toc152122250"/>
      <w:r>
        <w:t xml:space="preserve">Figure </w:t>
      </w:r>
      <w:fldSimple w:instr=" SEQ Figure \* ARABIC ">
        <w:r w:rsidR="00A66ECE">
          <w:rPr>
            <w:noProof/>
          </w:rPr>
          <w:t>1</w:t>
        </w:r>
      </w:fldSimple>
      <w:r>
        <w:t xml:space="preserve"> - A Map of Similar Studies on Smart Sensing Chairs</w:t>
      </w:r>
      <w:bookmarkEnd w:id="3"/>
    </w:p>
    <w:p w14:paraId="30ABA687" w14:textId="607A9651" w:rsidR="00C85063" w:rsidRDefault="00481151" w:rsidP="00C85063">
      <w:pPr>
        <w:pStyle w:val="Heading3"/>
      </w:pPr>
      <w:bookmarkStart w:id="4" w:name="_Toc152114896"/>
      <w:r>
        <w:lastRenderedPageBreak/>
        <w:t>Sensor Technology</w:t>
      </w:r>
      <w:bookmarkEnd w:id="4"/>
    </w:p>
    <w:p w14:paraId="7FB0992B" w14:textId="3670A4D6" w:rsidR="00405948" w:rsidRPr="00405948" w:rsidRDefault="008639EE" w:rsidP="00405948">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w:t>
      </w:r>
      <w:r w:rsidR="006D0C68" w:rsidRPr="00E55198">
        <w:rPr>
          <w:b/>
          <w:bCs/>
        </w:rPr>
        <w:t xml:space="preserve">Force </w:t>
      </w:r>
      <w:r w:rsidR="00140A5B">
        <w:rPr>
          <w:b/>
          <w:bCs/>
        </w:rPr>
        <w:t>Sensitive</w:t>
      </w:r>
      <w:r w:rsidR="006D0C68" w:rsidRPr="00E55198">
        <w:rPr>
          <w:b/>
          <w:bCs/>
        </w:rPr>
        <w:t xml:space="preserve"> Resistors</w:t>
      </w:r>
      <w:r w:rsidR="006D0C68">
        <w:t xml:space="preserve"> (FSRs) and </w:t>
      </w:r>
      <w:r w:rsidR="006D0C68" w:rsidRPr="00E55198">
        <w:rPr>
          <w:b/>
          <w:bCs/>
        </w:rPr>
        <w:t xml:space="preserve">Load </w:t>
      </w:r>
      <w:r w:rsidR="00856C31" w:rsidRPr="00E55198">
        <w:rPr>
          <w:b/>
          <w:bCs/>
        </w:rPr>
        <w:t>Cells</w:t>
      </w:r>
      <w:r w:rsidR="00856C31">
        <w:t xml:space="preserve"> were 2 of the most widely used sensors of choice in the</w:t>
      </w:r>
      <w:r w:rsidR="001574BD">
        <w:t xml:space="preserve"> classification of different sitting </w:t>
      </w:r>
      <w:r w:rsidR="00D72F29">
        <w:t>postures.</w:t>
      </w:r>
    </w:p>
    <w:p w14:paraId="02339FB7" w14:textId="77777777" w:rsidR="005D4500" w:rsidRDefault="005D4500" w:rsidP="00892C7D">
      <w:pPr>
        <w:rPr>
          <w:rFonts w:asciiTheme="majorHAnsi" w:eastAsiaTheme="majorEastAsia" w:hAnsiTheme="majorHAnsi" w:cstheme="majorBidi"/>
          <w:i/>
          <w:iCs/>
          <w:color w:val="2F5496" w:themeColor="accent1" w:themeShade="BF"/>
        </w:rPr>
      </w:pPr>
    </w:p>
    <w:p w14:paraId="14804A4D" w14:textId="7D56B390" w:rsidR="00866B74" w:rsidRDefault="00866B74" w:rsidP="00892C7D">
      <w:pPr>
        <w:rPr>
          <w:rFonts w:asciiTheme="majorHAnsi" w:eastAsiaTheme="majorEastAsia" w:hAnsiTheme="majorHAnsi" w:cstheme="majorBidi"/>
          <w:i/>
          <w:iCs/>
          <w:color w:val="2F5496" w:themeColor="accent1" w:themeShade="BF"/>
        </w:rPr>
      </w:pPr>
      <w:r w:rsidRPr="00866B74">
        <w:rPr>
          <w:rFonts w:asciiTheme="majorHAnsi" w:eastAsiaTheme="majorEastAsia" w:hAnsiTheme="majorHAnsi" w:cstheme="majorBidi"/>
          <w:i/>
          <w:iCs/>
          <w:color w:val="2F5496" w:themeColor="accent1" w:themeShade="BF"/>
        </w:rPr>
        <w:t xml:space="preserve">Force Sensing Resistors </w:t>
      </w:r>
      <w:r w:rsidR="001E60D3">
        <w:rPr>
          <w:rFonts w:asciiTheme="majorHAnsi" w:eastAsiaTheme="majorEastAsia" w:hAnsiTheme="majorHAnsi" w:cstheme="majorBidi"/>
          <w:i/>
          <w:iCs/>
          <w:color w:val="2F5496" w:themeColor="accent1" w:themeShade="BF"/>
        </w:rPr>
        <w:t>(FSR)</w:t>
      </w:r>
    </w:p>
    <w:p w14:paraId="7E79128F" w14:textId="08E0DFF6" w:rsidR="00892C7D" w:rsidRDefault="00EB256D" w:rsidP="00EB256D">
      <w:r w:rsidRPr="00866B74">
        <w:t>Force Sensing Resistors</w:t>
      </w:r>
      <w:r w:rsidR="001E60D3">
        <w:t xml:space="preserve"> are </w:t>
      </w:r>
      <w:r>
        <w:t xml:space="preserve">also known as force sensors which </w:t>
      </w:r>
      <w:r w:rsidR="00E73868">
        <w:t>are</w:t>
      </w:r>
      <w:r w:rsidR="00294B5D">
        <w:t xml:space="preserve"> commonly used to measure the forces applied to its surface area. </w:t>
      </w:r>
      <w:r w:rsidR="00F4431C">
        <w:t>T</w:t>
      </w:r>
      <w:r w:rsidR="00F91F95">
        <w:t>he</w:t>
      </w:r>
      <w:r w:rsidR="00ED79C2">
        <w:t>se</w:t>
      </w:r>
      <w:r w:rsidR="004D32C1">
        <w:t xml:space="preserve"> sensor</w:t>
      </w:r>
      <w:r w:rsidR="00ED79C2">
        <w:t xml:space="preserve">s </w:t>
      </w:r>
      <w:r w:rsidR="00614658">
        <w:t>work</w:t>
      </w:r>
      <w:r w:rsidR="00F4431C">
        <w:t xml:space="preserve"> </w:t>
      </w:r>
      <w:r w:rsidR="00614658">
        <w:t xml:space="preserve">by </w:t>
      </w:r>
      <w:r w:rsidR="00FF474E">
        <w:t xml:space="preserve">varying </w:t>
      </w:r>
      <w:r w:rsidR="00614658">
        <w:t>their</w:t>
      </w:r>
      <w:r w:rsidR="00FF474E">
        <w:t xml:space="preserve"> output resistance</w:t>
      </w:r>
      <w:r w:rsidR="00F4431C">
        <w:t xml:space="preserve"> based on the pressure being applied to it</w:t>
      </w:r>
      <w:r w:rsidR="00FF474E">
        <w:t>.</w:t>
      </w:r>
      <w:r w:rsidR="00C44E8D">
        <w:t xml:space="preserve"> </w:t>
      </w:r>
      <w:r w:rsidR="00FF474E">
        <w:t>Typically</w:t>
      </w:r>
      <w:r w:rsidR="00C44E8D">
        <w:t xml:space="preserve">, </w:t>
      </w:r>
      <w:r w:rsidR="003145BA">
        <w:t xml:space="preserve">the overall resistance decreases as more pressure is </w:t>
      </w:r>
      <w:r w:rsidR="002A4793">
        <w:t>applied</w:t>
      </w:r>
      <w:r w:rsidR="0057590C">
        <w:t xml:space="preserve"> </w:t>
      </w:r>
      <w:r w:rsidR="0057590C">
        <w:fldChar w:fldCharType="begin"/>
      </w:r>
      <w:r w:rsidR="00A91C8B">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57590C">
        <w:fldChar w:fldCharType="separate"/>
      </w:r>
      <w:r w:rsidR="00A91C8B" w:rsidRPr="00A91C8B">
        <w:rPr>
          <w:rFonts w:ascii="Calibri" w:hAnsi="Calibri" w:cs="Calibri"/>
        </w:rPr>
        <w:t>(Sadun et al., 2016)</w:t>
      </w:r>
      <w:r w:rsidR="0057590C">
        <w:fldChar w:fldCharType="end"/>
      </w:r>
      <w:r w:rsidR="002A4793">
        <w:t>.</w:t>
      </w:r>
      <w:r w:rsidR="00692FE9">
        <w:t xml:space="preserve"> To be</w:t>
      </w:r>
      <w:r w:rsidR="00D0222E">
        <w:t xml:space="preserve"> able to get</w:t>
      </w:r>
      <w:r w:rsidR="00692FE9">
        <w:t xml:space="preserve"> the reading from this sensor, it normally connected directly to a microcontroller such as an Arduino or similar to get it’s reading.  Figure 1 shows an example of </w:t>
      </w:r>
      <w:r w:rsidR="00A24C70">
        <w:t>how a FSR sensor commonly looks like</w:t>
      </w:r>
      <w:r w:rsidR="00692FE9">
        <w:t>.</w:t>
      </w:r>
    </w:p>
    <w:p w14:paraId="238BD910" w14:textId="7BCC9BF0" w:rsidR="002435F7" w:rsidRDefault="002435F7" w:rsidP="00EB256D">
      <w:pPr>
        <w:jc w:val="center"/>
      </w:pPr>
      <w:r>
        <w:rPr>
          <w:noProof/>
        </w:rPr>
        <w:drawing>
          <wp:inline distT="0" distB="0" distL="0" distR="0" wp14:anchorId="216A8539" wp14:editId="3D448A0B">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82EBC60" w14:textId="7BD144B2" w:rsidR="00C75462" w:rsidRDefault="00A66ECE" w:rsidP="00A66ECE">
      <w:pPr>
        <w:pStyle w:val="Caption"/>
        <w:jc w:val="center"/>
      </w:pPr>
      <w:bookmarkStart w:id="5" w:name="_Toc152122251"/>
      <w:r>
        <w:t xml:space="preserve">Figure </w:t>
      </w:r>
      <w:fldSimple w:instr=" SEQ Figure \* ARABIC ">
        <w:r>
          <w:rPr>
            <w:noProof/>
          </w:rPr>
          <w:t>2</w:t>
        </w:r>
      </w:fldSimple>
      <w:r>
        <w:t>- Force Sensing Resistor</w:t>
      </w:r>
      <w:bookmarkEnd w:id="5"/>
    </w:p>
    <w:p w14:paraId="2307E55D" w14:textId="5773919C" w:rsidR="00B619E4" w:rsidRDefault="00C85063" w:rsidP="00B619E4">
      <w:pPr>
        <w:pStyle w:val="Heading4"/>
      </w:pPr>
      <w:r>
        <w:t>Load Cells</w:t>
      </w:r>
    </w:p>
    <w:p w14:paraId="54E3EA63" w14:textId="2CA8E4B7" w:rsidR="00CD6460" w:rsidRDefault="00FC06BC" w:rsidP="00E25882">
      <w:r>
        <w:t xml:space="preserve">Load </w:t>
      </w:r>
      <w:r w:rsidR="00A66ECE">
        <w:t>cells</w:t>
      </w:r>
      <w:r>
        <w:t xml:space="preserve"> </w:t>
      </w:r>
      <w:r w:rsidR="00C75462">
        <w:t>are</w:t>
      </w:r>
      <w:r w:rsidR="004350D7">
        <w:t xml:space="preserve"> another </w:t>
      </w:r>
      <w:r w:rsidR="00BC00F1">
        <w:t>variation</w:t>
      </w:r>
      <w:r w:rsidR="004350D7">
        <w:t xml:space="preserve"> of </w:t>
      </w:r>
      <w:r w:rsidR="00A24C70">
        <w:t xml:space="preserve">force </w:t>
      </w:r>
      <w:r w:rsidR="00C75462">
        <w:t xml:space="preserve">sensor which </w:t>
      </w:r>
      <w:r w:rsidR="004350D7">
        <w:t>is</w:t>
      </w:r>
      <w:r w:rsidR="00C75462">
        <w:t xml:space="preserve"> commonly used to measure </w:t>
      </w:r>
      <w:r w:rsidR="00A24C70">
        <w:t xml:space="preserve">monitor sitting postures. Under the hood, it works by converting the mechanical force being applied to it into digital signals which can be read by microcontrollers. </w:t>
      </w:r>
      <w:r w:rsidR="005F0768">
        <w:t xml:space="preserve">By the looks of it, most research studies </w:t>
      </w:r>
    </w:p>
    <w:p w14:paraId="12646C71" w14:textId="5AF3BA6C" w:rsidR="00CD6460" w:rsidRDefault="00CD6460" w:rsidP="008C0579">
      <w:pPr>
        <w:pStyle w:val="Heading4"/>
      </w:pPr>
      <w:r>
        <w:t>Mixed Sensor System</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Default="00695252" w:rsidP="00695252">
      <w:pPr>
        <w:pStyle w:val="Heading3"/>
      </w:pPr>
      <w:bookmarkStart w:id="6" w:name="_Toc152114897"/>
      <w:r>
        <w:t xml:space="preserve">Different </w:t>
      </w:r>
      <w:r w:rsidR="008064C8">
        <w:t>Sitting postures</w:t>
      </w:r>
      <w:bookmarkEnd w:id="6"/>
    </w:p>
    <w:p w14:paraId="5041676D" w14:textId="77777777" w:rsidR="005F0768" w:rsidRPr="005F0768" w:rsidRDefault="005F0768" w:rsidP="005F0768"/>
    <w:p w14:paraId="3DC29DC7" w14:textId="19226CB1" w:rsidR="00A62F49" w:rsidRPr="00673D3C" w:rsidRDefault="00A62F49" w:rsidP="00A62F49">
      <w:pPr>
        <w:pStyle w:val="Heading3"/>
      </w:pPr>
      <w:bookmarkStart w:id="7" w:name="_Toc152114898"/>
      <w:r>
        <w:lastRenderedPageBreak/>
        <w:t>Smart Wheelchair Systems</w:t>
      </w:r>
      <w:bookmarkEnd w:id="7"/>
    </w:p>
    <w:p w14:paraId="3F2872AF" w14:textId="42AD5EE6" w:rsidR="00E46068" w:rsidRDefault="001178AB" w:rsidP="00246118">
      <w:pPr>
        <w:pStyle w:val="Heading3"/>
      </w:pPr>
      <w:bookmarkStart w:id="8" w:name="_Toc152114899"/>
      <w:r>
        <w:t>User Feedback System</w:t>
      </w:r>
      <w:bookmarkEnd w:id="8"/>
    </w:p>
    <w:p w14:paraId="7BDAF7E8" w14:textId="28C59A81" w:rsidR="0091091F" w:rsidRDefault="00E46068" w:rsidP="0091091F">
      <w:pPr>
        <w:pStyle w:val="Heading3"/>
      </w:pPr>
      <w:bookmarkStart w:id="9" w:name="_Toc152114900"/>
      <w:r>
        <w:t>Machine Learning Algorithm</w:t>
      </w:r>
      <w:bookmarkEnd w:id="9"/>
      <w:r w:rsidR="008C0579">
        <w:t>s</w:t>
      </w:r>
    </w:p>
    <w:p w14:paraId="773D1BCE" w14:textId="77777777" w:rsidR="00FC06BC" w:rsidRDefault="00FC06BC" w:rsidP="00FC06BC"/>
    <w:p w14:paraId="5C8EB823" w14:textId="5B0912CD" w:rsidR="00FC06BC" w:rsidRDefault="00FC06BC" w:rsidP="00FC06BC">
      <w:r>
        <w:t xml:space="preserve">CNN </w:t>
      </w:r>
    </w:p>
    <w:p w14:paraId="0DEAA4C1" w14:textId="5C31A0E3" w:rsidR="00FC06BC" w:rsidRDefault="00FC06BC" w:rsidP="00FC06BC">
      <w:r>
        <w:t>ANN</w:t>
      </w:r>
    </w:p>
    <w:p w14:paraId="5A263A19" w14:textId="77777777" w:rsidR="00FC06BC" w:rsidRPr="00FC06BC" w:rsidRDefault="00FC06BC" w:rsidP="00FC06BC"/>
    <w:p w14:paraId="54A6DA89" w14:textId="2364A6BE" w:rsidR="0091091F" w:rsidRPr="0091091F" w:rsidRDefault="0091091F" w:rsidP="0091091F">
      <w:pPr>
        <w:pStyle w:val="Heading3"/>
      </w:pPr>
      <w:bookmarkStart w:id="10" w:name="_Toc152114901"/>
      <w:r>
        <w:t>Quality of Testing Data</w:t>
      </w:r>
      <w:bookmarkEnd w:id="10"/>
      <w:r>
        <w:t xml:space="preserve"> </w:t>
      </w:r>
    </w:p>
    <w:p w14:paraId="7570EDC5" w14:textId="1BC7C8C8" w:rsidR="005C6364" w:rsidRDefault="005C6364" w:rsidP="005C6364">
      <w:pPr>
        <w:pStyle w:val="Heading3"/>
      </w:pPr>
      <w:bookmarkStart w:id="11" w:name="_Toc152114902"/>
      <w:r>
        <w:t>Research Gaps</w:t>
      </w:r>
      <w:bookmarkEnd w:id="11"/>
    </w:p>
    <w:p w14:paraId="5C92D447" w14:textId="1336BD6E" w:rsidR="004A7D7D" w:rsidRDefault="00D2542B" w:rsidP="004A7D7D">
      <w:pPr>
        <w:pStyle w:val="Heading3"/>
      </w:pPr>
      <w:bookmarkStart w:id="12" w:name="_Toc152114903"/>
      <w:r>
        <w:t>Future/Proposed Plans</w:t>
      </w:r>
      <w:bookmarkEnd w:id="12"/>
    </w:p>
    <w:p w14:paraId="0482EE10" w14:textId="2DF38DA4" w:rsidR="004A7D7D" w:rsidRPr="004A7D7D" w:rsidRDefault="004A7D7D" w:rsidP="004A7D7D">
      <w:pPr>
        <w:pStyle w:val="Heading3"/>
      </w:pPr>
      <w:bookmarkStart w:id="13" w:name="_Toc152114904"/>
      <w:r>
        <w:t>The use and impact of Mobile apps in the healthcare sector</w:t>
      </w:r>
      <w:bookmarkEnd w:id="13"/>
    </w:p>
    <w:p w14:paraId="3ABDC0FC" w14:textId="751E156B" w:rsidR="004C7037" w:rsidRPr="004C7037" w:rsidRDefault="004C7037" w:rsidP="004C7037">
      <w:pPr>
        <w:pStyle w:val="Heading3"/>
      </w:pPr>
      <w:bookmarkStart w:id="14" w:name="_Toc152114905"/>
      <w:r>
        <w:t>Commercialization</w:t>
      </w:r>
      <w:bookmarkEnd w:id="14"/>
    </w:p>
    <w:p w14:paraId="4944F5D6" w14:textId="468E2159" w:rsidR="00D73E9A" w:rsidRPr="00D73E9A" w:rsidRDefault="003562ED" w:rsidP="00E93837">
      <w:pPr>
        <w:pStyle w:val="Heading2"/>
      </w:pPr>
      <w:bookmarkStart w:id="15" w:name="_Toc152114906"/>
      <w:r>
        <w:t>C</w:t>
      </w:r>
      <w:r w:rsidR="00D73E9A">
        <w:t>onclusions</w:t>
      </w:r>
      <w:bookmarkEnd w:id="15"/>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388D410E" w14:textId="77777777" w:rsidR="00DA3FB0" w:rsidRDefault="00DA3FB0" w:rsidP="00625171"/>
    <w:p w14:paraId="58CC7E34" w14:textId="77777777" w:rsidR="00DA3FB0" w:rsidRDefault="00DA3FB0" w:rsidP="00625171"/>
    <w:p w14:paraId="3633727E" w14:textId="77777777" w:rsidR="00DA3FB0" w:rsidRDefault="00DA3FB0" w:rsidP="00625171"/>
    <w:p w14:paraId="4371A468" w14:textId="77777777" w:rsidR="00DA3FB0" w:rsidRDefault="00DA3FB0" w:rsidP="00625171"/>
    <w:p w14:paraId="60DF57D9" w14:textId="77777777" w:rsidR="00DA3FB0" w:rsidRDefault="00DA3FB0" w:rsidP="00625171"/>
    <w:p w14:paraId="1692DA77" w14:textId="77777777" w:rsidR="00DA3FB0" w:rsidRDefault="00DA3FB0" w:rsidP="00625171"/>
    <w:p w14:paraId="47020B2F" w14:textId="77777777" w:rsidR="00DA3FB0" w:rsidRDefault="00DA3FB0" w:rsidP="00625171"/>
    <w:p w14:paraId="5F797CF8" w14:textId="77777777" w:rsidR="00DA3FB0" w:rsidRDefault="00DA3FB0" w:rsidP="00625171"/>
    <w:p w14:paraId="148B0C30" w14:textId="77777777" w:rsidR="00DA3FB0" w:rsidRDefault="00DA3FB0" w:rsidP="00625171"/>
    <w:p w14:paraId="23BFD1DF" w14:textId="77777777" w:rsidR="00DA3FB0" w:rsidRDefault="00DA3FB0" w:rsidP="00625171"/>
    <w:p w14:paraId="715F0A87" w14:textId="77777777" w:rsidR="00DA3FB0" w:rsidRDefault="00DA3FB0"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16" w:name="_Toc152114907"/>
      <w:r w:rsidRPr="009862E7">
        <w:rPr>
          <w:rStyle w:val="IntenseReference"/>
          <w:b w:val="0"/>
          <w:bCs w:val="0"/>
          <w:smallCaps w:val="0"/>
          <w:color w:val="2F5496" w:themeColor="accent1" w:themeShade="BF"/>
          <w:spacing w:val="0"/>
        </w:rPr>
        <w:lastRenderedPageBreak/>
        <w:t>References</w:t>
      </w:r>
      <w:bookmarkEnd w:id="16"/>
    </w:p>
    <w:p w14:paraId="30573743" w14:textId="77777777" w:rsidR="0089185C" w:rsidRPr="0089185C" w:rsidRDefault="00290E31" w:rsidP="0089185C">
      <w:pPr>
        <w:pStyle w:val="Bibliography"/>
        <w:rPr>
          <w:rFonts w:ascii="Calibri" w:hAnsi="Calibri" w:cs="Calibri"/>
        </w:rPr>
      </w:pPr>
      <w:r>
        <w:fldChar w:fldCharType="begin"/>
      </w:r>
      <w:r w:rsidR="00A91C8B">
        <w:instrText xml:space="preserve"> ADDIN ZOTERO_BIBL {"uncited":[],"omitted":[],"custom":[]} CSL_BIBLIOGRAPHY </w:instrText>
      </w:r>
      <w:r>
        <w:fldChar w:fldCharType="separate"/>
      </w:r>
      <w:r w:rsidR="0089185C" w:rsidRPr="0089185C">
        <w:rPr>
          <w:rFonts w:ascii="Calibri" w:hAnsi="Calibri" w:cs="Calibri"/>
        </w:rPr>
        <w:t xml:space="preserve">Ahmad, J., </w:t>
      </w:r>
      <w:proofErr w:type="spellStart"/>
      <w:r w:rsidR="0089185C" w:rsidRPr="0089185C">
        <w:rPr>
          <w:rFonts w:ascii="Calibri" w:hAnsi="Calibri" w:cs="Calibri"/>
        </w:rPr>
        <w:t>Sidén</w:t>
      </w:r>
      <w:proofErr w:type="spellEnd"/>
      <w:r w:rsidR="0089185C" w:rsidRPr="0089185C">
        <w:rPr>
          <w:rFonts w:ascii="Calibri" w:hAnsi="Calibri" w:cs="Calibri"/>
        </w:rPr>
        <w:t xml:space="preserve">, J. and Andersson, H. (2021) ‘A Proposal of Implementation of Sitting Posture Monitoring System for Wheelchair Utilizing Machine Learning Methods’. </w:t>
      </w:r>
      <w:r w:rsidR="0089185C" w:rsidRPr="0089185C">
        <w:rPr>
          <w:rFonts w:ascii="Calibri" w:hAnsi="Calibri" w:cs="Calibri"/>
          <w:i/>
          <w:iCs/>
        </w:rPr>
        <w:t>Sensors</w:t>
      </w:r>
      <w:r w:rsidR="0089185C" w:rsidRPr="0089185C">
        <w:rPr>
          <w:rFonts w:ascii="Calibri" w:hAnsi="Calibri" w:cs="Calibri"/>
        </w:rPr>
        <w:t xml:space="preserve"> 21(19), p. 6349. </w:t>
      </w:r>
      <w:proofErr w:type="spellStart"/>
      <w:r w:rsidR="0089185C" w:rsidRPr="0089185C">
        <w:rPr>
          <w:rFonts w:ascii="Calibri" w:hAnsi="Calibri" w:cs="Calibri"/>
        </w:rPr>
        <w:t>doi</w:t>
      </w:r>
      <w:proofErr w:type="spellEnd"/>
      <w:r w:rsidR="0089185C" w:rsidRPr="0089185C">
        <w:rPr>
          <w:rFonts w:ascii="Calibri" w:hAnsi="Calibri" w:cs="Calibri"/>
        </w:rPr>
        <w:t>: 10.3390/s21196349.</w:t>
      </w:r>
    </w:p>
    <w:p w14:paraId="1CEFD2F8" w14:textId="77777777" w:rsidR="0089185C" w:rsidRPr="0089185C" w:rsidRDefault="0089185C" w:rsidP="0089185C">
      <w:pPr>
        <w:pStyle w:val="Bibliography"/>
        <w:rPr>
          <w:rFonts w:ascii="Calibri" w:hAnsi="Calibri" w:cs="Calibri"/>
        </w:rPr>
      </w:pPr>
      <w:proofErr w:type="spellStart"/>
      <w:r w:rsidRPr="0089185C">
        <w:rPr>
          <w:rFonts w:ascii="Calibri" w:hAnsi="Calibri" w:cs="Calibri"/>
        </w:rPr>
        <w:t>Aminosharieh</w:t>
      </w:r>
      <w:proofErr w:type="spellEnd"/>
      <w:r w:rsidRPr="0089185C">
        <w:rPr>
          <w:rFonts w:ascii="Calibri" w:hAnsi="Calibri" w:cs="Calibri"/>
        </w:rPr>
        <w:t xml:space="preserve"> Najafi, T., Abramo, A., </w:t>
      </w:r>
      <w:proofErr w:type="spellStart"/>
      <w:r w:rsidRPr="0089185C">
        <w:rPr>
          <w:rFonts w:ascii="Calibri" w:hAnsi="Calibri" w:cs="Calibri"/>
        </w:rPr>
        <w:t>Kyamakya</w:t>
      </w:r>
      <w:proofErr w:type="spellEnd"/>
      <w:r w:rsidRPr="0089185C">
        <w:rPr>
          <w:rFonts w:ascii="Calibri" w:hAnsi="Calibri" w:cs="Calibri"/>
        </w:rPr>
        <w:t xml:space="preserve">, K. and </w:t>
      </w:r>
      <w:proofErr w:type="spellStart"/>
      <w:r w:rsidRPr="0089185C">
        <w:rPr>
          <w:rFonts w:ascii="Calibri" w:hAnsi="Calibri" w:cs="Calibri"/>
        </w:rPr>
        <w:t>Affanni</w:t>
      </w:r>
      <w:proofErr w:type="spellEnd"/>
      <w:r w:rsidRPr="0089185C">
        <w:rPr>
          <w:rFonts w:ascii="Calibri" w:hAnsi="Calibri" w:cs="Calibri"/>
        </w:rPr>
        <w:t xml:space="preserve">, A. (2022) ‘Development of a Smart Chair Sensors System and Classification of Sitting Postures with Deep Learning Algorithms’. </w:t>
      </w:r>
      <w:r w:rsidRPr="0089185C">
        <w:rPr>
          <w:rFonts w:ascii="Calibri" w:hAnsi="Calibri" w:cs="Calibri"/>
          <w:i/>
          <w:iCs/>
        </w:rPr>
        <w:t>Sensors</w:t>
      </w:r>
      <w:r w:rsidRPr="0089185C">
        <w:rPr>
          <w:rFonts w:ascii="Calibri" w:hAnsi="Calibri" w:cs="Calibri"/>
        </w:rPr>
        <w:t xml:space="preserve"> 22(15), p. 5585. </w:t>
      </w:r>
      <w:proofErr w:type="spellStart"/>
      <w:r w:rsidRPr="0089185C">
        <w:rPr>
          <w:rFonts w:ascii="Calibri" w:hAnsi="Calibri" w:cs="Calibri"/>
        </w:rPr>
        <w:t>doi</w:t>
      </w:r>
      <w:proofErr w:type="spellEnd"/>
      <w:r w:rsidRPr="0089185C">
        <w:rPr>
          <w:rFonts w:ascii="Calibri" w:hAnsi="Calibri" w:cs="Calibri"/>
        </w:rPr>
        <w:t>: 10.3390/s22155585.</w:t>
      </w:r>
    </w:p>
    <w:p w14:paraId="377D2E77" w14:textId="77777777" w:rsidR="0089185C" w:rsidRPr="0089185C" w:rsidRDefault="0089185C" w:rsidP="0089185C">
      <w:pPr>
        <w:pStyle w:val="Bibliography"/>
        <w:rPr>
          <w:rFonts w:ascii="Calibri" w:hAnsi="Calibri" w:cs="Calibri"/>
        </w:rPr>
      </w:pPr>
      <w:r w:rsidRPr="0089185C">
        <w:rPr>
          <w:rFonts w:ascii="Calibri" w:hAnsi="Calibri" w:cs="Calibri"/>
        </w:rPr>
        <w:t xml:space="preserve">Arora, S.N. and Khatri, S. (2022) ‘Prevalence of work-related musculoskeletal disorder in sitting professionals’. </w:t>
      </w:r>
      <w:r w:rsidRPr="0089185C">
        <w:rPr>
          <w:rFonts w:ascii="Calibri" w:hAnsi="Calibri" w:cs="Calibri"/>
          <w:i/>
          <w:iCs/>
        </w:rPr>
        <w:t>International Journal Of Community Medicine And Public Health</w:t>
      </w:r>
      <w:r w:rsidRPr="0089185C">
        <w:rPr>
          <w:rFonts w:ascii="Calibri" w:hAnsi="Calibri" w:cs="Calibri"/>
        </w:rPr>
        <w:t xml:space="preserve"> 9(2), p. 892. </w:t>
      </w:r>
      <w:proofErr w:type="spellStart"/>
      <w:r w:rsidRPr="0089185C">
        <w:rPr>
          <w:rFonts w:ascii="Calibri" w:hAnsi="Calibri" w:cs="Calibri"/>
        </w:rPr>
        <w:t>doi</w:t>
      </w:r>
      <w:proofErr w:type="spellEnd"/>
      <w:r w:rsidRPr="0089185C">
        <w:rPr>
          <w:rFonts w:ascii="Calibri" w:hAnsi="Calibri" w:cs="Calibri"/>
        </w:rPr>
        <w:t>: 10.18203/2394-6040.ijcmph20220259.</w:t>
      </w:r>
    </w:p>
    <w:p w14:paraId="586C51D0" w14:textId="77777777" w:rsidR="0089185C" w:rsidRPr="0089185C" w:rsidRDefault="0089185C" w:rsidP="0089185C">
      <w:pPr>
        <w:pStyle w:val="Bibliography"/>
        <w:rPr>
          <w:rFonts w:ascii="Calibri" w:hAnsi="Calibri" w:cs="Calibri"/>
        </w:rPr>
      </w:pPr>
      <w:r w:rsidRPr="0089185C">
        <w:rPr>
          <w:rFonts w:ascii="Calibri" w:hAnsi="Calibri" w:cs="Calibri"/>
        </w:rPr>
        <w:t xml:space="preserve">Bevan, S. (2015) ‘Economic impact of musculoskeletal disorders (MSDs) on work in Europe’. </w:t>
      </w:r>
      <w:r w:rsidRPr="0089185C">
        <w:rPr>
          <w:rFonts w:ascii="Calibri" w:hAnsi="Calibri" w:cs="Calibri"/>
          <w:i/>
          <w:iCs/>
        </w:rPr>
        <w:t>Best Practice &amp; Research Clinical Rheumatology</w:t>
      </w:r>
      <w:r w:rsidRPr="0089185C">
        <w:rPr>
          <w:rFonts w:ascii="Calibri" w:hAnsi="Calibri" w:cs="Calibri"/>
        </w:rPr>
        <w:t xml:space="preserve"> 29(3), pp. 356–373. </w:t>
      </w:r>
      <w:proofErr w:type="spellStart"/>
      <w:r w:rsidRPr="0089185C">
        <w:rPr>
          <w:rFonts w:ascii="Calibri" w:hAnsi="Calibri" w:cs="Calibri"/>
        </w:rPr>
        <w:t>doi</w:t>
      </w:r>
      <w:proofErr w:type="spellEnd"/>
      <w:r w:rsidRPr="0089185C">
        <w:rPr>
          <w:rFonts w:ascii="Calibri" w:hAnsi="Calibri" w:cs="Calibri"/>
        </w:rPr>
        <w:t>: 10.1016/j.berh.2015.08.002.</w:t>
      </w:r>
    </w:p>
    <w:p w14:paraId="4E8B7672" w14:textId="77777777" w:rsidR="0089185C" w:rsidRPr="0089185C" w:rsidRDefault="0089185C" w:rsidP="0089185C">
      <w:pPr>
        <w:pStyle w:val="Bibliography"/>
        <w:rPr>
          <w:rFonts w:ascii="Calibri" w:hAnsi="Calibri" w:cs="Calibri"/>
        </w:rPr>
      </w:pPr>
      <w:r w:rsidRPr="0089185C">
        <w:rPr>
          <w:rFonts w:ascii="Calibri" w:hAnsi="Calibri" w:cs="Calibri"/>
        </w:rPr>
        <w:t xml:space="preserve">Cai, W., Zhao, D., Zhang, M., Xu, Y. and Li, Z. (2021) ‘Improved Self-Organizing Map-Based Unsupervised Learning Algorithm for Sitting Posture Recognition System’. </w:t>
      </w:r>
      <w:r w:rsidRPr="0089185C">
        <w:rPr>
          <w:rFonts w:ascii="Calibri" w:hAnsi="Calibri" w:cs="Calibri"/>
          <w:i/>
          <w:iCs/>
        </w:rPr>
        <w:t>Sensors</w:t>
      </w:r>
      <w:r w:rsidRPr="0089185C">
        <w:rPr>
          <w:rFonts w:ascii="Calibri" w:hAnsi="Calibri" w:cs="Calibri"/>
        </w:rPr>
        <w:t xml:space="preserve"> 21(18), p. 6246. </w:t>
      </w:r>
      <w:proofErr w:type="spellStart"/>
      <w:r w:rsidRPr="0089185C">
        <w:rPr>
          <w:rFonts w:ascii="Calibri" w:hAnsi="Calibri" w:cs="Calibri"/>
        </w:rPr>
        <w:t>doi</w:t>
      </w:r>
      <w:proofErr w:type="spellEnd"/>
      <w:r w:rsidRPr="0089185C">
        <w:rPr>
          <w:rFonts w:ascii="Calibri" w:hAnsi="Calibri" w:cs="Calibri"/>
        </w:rPr>
        <w:t>: 10.3390/s21186246.</w:t>
      </w:r>
    </w:p>
    <w:p w14:paraId="574BE41B" w14:textId="77777777" w:rsidR="0089185C" w:rsidRPr="0089185C" w:rsidRDefault="0089185C" w:rsidP="0089185C">
      <w:pPr>
        <w:pStyle w:val="Bibliography"/>
        <w:rPr>
          <w:rFonts w:ascii="Calibri" w:hAnsi="Calibri" w:cs="Calibri"/>
        </w:rPr>
      </w:pPr>
      <w:r w:rsidRPr="0089185C">
        <w:rPr>
          <w:rFonts w:ascii="Calibri" w:hAnsi="Calibri" w:cs="Calibri"/>
        </w:rPr>
        <w:t xml:space="preserve">Chen, K. (2019) ‘Sitting Posture Recognition Based on </w:t>
      </w:r>
      <w:proofErr w:type="spellStart"/>
      <w:r w:rsidRPr="0089185C">
        <w:rPr>
          <w:rFonts w:ascii="Calibri" w:hAnsi="Calibri" w:cs="Calibri"/>
        </w:rPr>
        <w:t>OpenPose</w:t>
      </w:r>
      <w:proofErr w:type="spellEnd"/>
      <w:r w:rsidRPr="0089185C">
        <w:rPr>
          <w:rFonts w:ascii="Calibri" w:hAnsi="Calibri" w:cs="Calibri"/>
        </w:rPr>
        <w:t xml:space="preserve">’. </w:t>
      </w:r>
      <w:r w:rsidRPr="0089185C">
        <w:rPr>
          <w:rFonts w:ascii="Calibri" w:hAnsi="Calibri" w:cs="Calibri"/>
          <w:i/>
          <w:iCs/>
        </w:rPr>
        <w:t>IOP Conference Series: Materials Science and Engineering</w:t>
      </w:r>
      <w:r w:rsidRPr="0089185C">
        <w:rPr>
          <w:rFonts w:ascii="Calibri" w:hAnsi="Calibri" w:cs="Calibri"/>
        </w:rPr>
        <w:t xml:space="preserve"> 677(3), p. 032057. </w:t>
      </w:r>
      <w:proofErr w:type="spellStart"/>
      <w:r w:rsidRPr="0089185C">
        <w:rPr>
          <w:rFonts w:ascii="Calibri" w:hAnsi="Calibri" w:cs="Calibri"/>
        </w:rPr>
        <w:t>doi</w:t>
      </w:r>
      <w:proofErr w:type="spellEnd"/>
      <w:r w:rsidRPr="0089185C">
        <w:rPr>
          <w:rFonts w:ascii="Calibri" w:hAnsi="Calibri" w:cs="Calibri"/>
        </w:rPr>
        <w:t>: 10.1088/1757-899X/677/3/032057.</w:t>
      </w:r>
    </w:p>
    <w:p w14:paraId="157AC0D8" w14:textId="77777777" w:rsidR="0089185C" w:rsidRPr="0089185C" w:rsidRDefault="0089185C" w:rsidP="0089185C">
      <w:pPr>
        <w:pStyle w:val="Bibliography"/>
        <w:rPr>
          <w:rFonts w:ascii="Calibri" w:hAnsi="Calibri" w:cs="Calibri"/>
        </w:rPr>
      </w:pPr>
      <w:r w:rsidRPr="0089185C">
        <w:rPr>
          <w:rFonts w:ascii="Calibri" w:hAnsi="Calibri" w:cs="Calibri"/>
        </w:rPr>
        <w:t xml:space="preserve">European Agency for Safety and Health at Work. (2021) </w:t>
      </w:r>
      <w:r w:rsidRPr="0089185C">
        <w:rPr>
          <w:rFonts w:ascii="Calibri" w:hAnsi="Calibri" w:cs="Calibri"/>
          <w:i/>
          <w:iCs/>
        </w:rPr>
        <w:t>Musculoskeletal disorders among children and young people: prevalence, risk factors and preventive measures : a scoping review.</w:t>
      </w:r>
      <w:r w:rsidRPr="0089185C">
        <w:rPr>
          <w:rFonts w:ascii="Calibri" w:hAnsi="Calibri" w:cs="Calibri"/>
        </w:rPr>
        <w:t xml:space="preserve"> LU: Publications Office. Available at: https://data.europa.eu/doi/10.2802/511243 (Accessed: 21 November 2023).</w:t>
      </w:r>
    </w:p>
    <w:p w14:paraId="2144DA90" w14:textId="77777777" w:rsidR="0089185C" w:rsidRPr="0089185C" w:rsidRDefault="0089185C" w:rsidP="0089185C">
      <w:pPr>
        <w:pStyle w:val="Bibliography"/>
        <w:rPr>
          <w:rFonts w:ascii="Calibri" w:hAnsi="Calibri" w:cs="Calibri"/>
        </w:rPr>
      </w:pPr>
      <w:r w:rsidRPr="0089185C">
        <w:rPr>
          <w:rFonts w:ascii="Calibri" w:hAnsi="Calibri" w:cs="Calibri"/>
        </w:rPr>
        <w:t xml:space="preserve">Fan, Z., Hu, X., Chen, W.-M., Zhang, D.-W. and Ma, X. (2022) ‘A deep learning based 2-dimensional hip pressure signals analysis method for sitting posture recognition’. </w:t>
      </w:r>
      <w:r w:rsidRPr="0089185C">
        <w:rPr>
          <w:rFonts w:ascii="Calibri" w:hAnsi="Calibri" w:cs="Calibri"/>
          <w:i/>
          <w:iCs/>
        </w:rPr>
        <w:t>Biomedical Signal Processing and Control</w:t>
      </w:r>
      <w:r w:rsidRPr="0089185C">
        <w:rPr>
          <w:rFonts w:ascii="Calibri" w:hAnsi="Calibri" w:cs="Calibri"/>
        </w:rPr>
        <w:t xml:space="preserve"> 73, p. 103432. </w:t>
      </w:r>
      <w:proofErr w:type="spellStart"/>
      <w:r w:rsidRPr="0089185C">
        <w:rPr>
          <w:rFonts w:ascii="Calibri" w:hAnsi="Calibri" w:cs="Calibri"/>
        </w:rPr>
        <w:t>doi</w:t>
      </w:r>
      <w:proofErr w:type="spellEnd"/>
      <w:r w:rsidRPr="0089185C">
        <w:rPr>
          <w:rFonts w:ascii="Calibri" w:hAnsi="Calibri" w:cs="Calibri"/>
        </w:rPr>
        <w:t>: 10.1016/j.bspc.2021.103432.</w:t>
      </w:r>
    </w:p>
    <w:p w14:paraId="698193B6" w14:textId="77777777" w:rsidR="0089185C" w:rsidRPr="0089185C" w:rsidRDefault="0089185C" w:rsidP="0089185C">
      <w:pPr>
        <w:pStyle w:val="Bibliography"/>
        <w:rPr>
          <w:rFonts w:ascii="Calibri" w:hAnsi="Calibri" w:cs="Calibri"/>
        </w:rPr>
      </w:pPr>
      <w:r w:rsidRPr="0089185C">
        <w:rPr>
          <w:rFonts w:ascii="Calibri" w:hAnsi="Calibri" w:cs="Calibri"/>
        </w:rPr>
        <w:t xml:space="preserve">Fard, F.D., Moghimi, S. and Lotfi, R. (2013) ‘Evaluating Pressure Ulcer Development in Wheelchair-Bound Population Using Sitting Posture Identification’. </w:t>
      </w:r>
      <w:r w:rsidRPr="0089185C">
        <w:rPr>
          <w:rFonts w:ascii="Calibri" w:hAnsi="Calibri" w:cs="Calibri"/>
          <w:i/>
          <w:iCs/>
        </w:rPr>
        <w:t>Engineering</w:t>
      </w:r>
      <w:r w:rsidRPr="0089185C">
        <w:rPr>
          <w:rFonts w:ascii="Calibri" w:hAnsi="Calibri" w:cs="Calibri"/>
        </w:rPr>
        <w:t xml:space="preserve"> 05(10), pp. 132–136. </w:t>
      </w:r>
      <w:proofErr w:type="spellStart"/>
      <w:r w:rsidRPr="0089185C">
        <w:rPr>
          <w:rFonts w:ascii="Calibri" w:hAnsi="Calibri" w:cs="Calibri"/>
        </w:rPr>
        <w:t>doi</w:t>
      </w:r>
      <w:proofErr w:type="spellEnd"/>
      <w:r w:rsidRPr="0089185C">
        <w:rPr>
          <w:rFonts w:ascii="Calibri" w:hAnsi="Calibri" w:cs="Calibri"/>
        </w:rPr>
        <w:t>: 10.4236/eng.2013.510B027.</w:t>
      </w:r>
    </w:p>
    <w:p w14:paraId="2B0C9F4F" w14:textId="77777777" w:rsidR="0089185C" w:rsidRPr="0089185C" w:rsidRDefault="0089185C" w:rsidP="0089185C">
      <w:pPr>
        <w:pStyle w:val="Bibliography"/>
        <w:rPr>
          <w:rFonts w:ascii="Calibri" w:hAnsi="Calibri" w:cs="Calibri"/>
        </w:rPr>
      </w:pPr>
      <w:r w:rsidRPr="0089185C">
        <w:rPr>
          <w:rFonts w:ascii="Calibri" w:hAnsi="Calibri" w:cs="Calibri"/>
        </w:rPr>
        <w:t xml:space="preserve">Feng, L., Li, Z. and Liu, C. (2019) ‘Are you sitting right?-Sitting Posture Recognition Using RF Signals’. in </w:t>
      </w:r>
      <w:r w:rsidRPr="0089185C">
        <w:rPr>
          <w:rFonts w:ascii="Calibri" w:hAnsi="Calibri" w:cs="Calibri"/>
          <w:i/>
          <w:iCs/>
        </w:rPr>
        <w:t>2019 IEEE Pacific Rim Conference on Communications, Computers and Signal Processing (PACRIM)</w:t>
      </w:r>
      <w:r w:rsidRPr="0089185C">
        <w:rPr>
          <w:rFonts w:ascii="Calibri" w:hAnsi="Calibri" w:cs="Calibri"/>
        </w:rPr>
        <w:t>. Victoria, BC, Canada: IEEE, pp. 1–6. Available at: https://ieeexplore.ieee.org/document/8985070/ (Accessed: 25 October 2023).</w:t>
      </w:r>
    </w:p>
    <w:p w14:paraId="1E486CA6" w14:textId="77777777" w:rsidR="0089185C" w:rsidRPr="0089185C" w:rsidRDefault="0089185C" w:rsidP="0089185C">
      <w:pPr>
        <w:pStyle w:val="Bibliography"/>
        <w:rPr>
          <w:rFonts w:ascii="Calibri" w:hAnsi="Calibri" w:cs="Calibri"/>
        </w:rPr>
      </w:pPr>
      <w:r w:rsidRPr="0089185C">
        <w:rPr>
          <w:rFonts w:ascii="Calibri" w:hAnsi="Calibri" w:cs="Calibri"/>
        </w:rPr>
        <w:t>Fu, T. and Macleod, A. (2014) ‘</w:t>
      </w:r>
      <w:proofErr w:type="spellStart"/>
      <w:r w:rsidRPr="0089185C">
        <w:rPr>
          <w:rFonts w:ascii="Calibri" w:hAnsi="Calibri" w:cs="Calibri"/>
        </w:rPr>
        <w:t>IntelliChair</w:t>
      </w:r>
      <w:proofErr w:type="spellEnd"/>
      <w:r w:rsidRPr="0089185C">
        <w:rPr>
          <w:rFonts w:ascii="Calibri" w:hAnsi="Calibri" w:cs="Calibri"/>
        </w:rPr>
        <w:t xml:space="preserve">: An Approach for Activity Detection and Prediction via Posture Analysis’. in </w:t>
      </w:r>
      <w:r w:rsidRPr="0089185C">
        <w:rPr>
          <w:rFonts w:ascii="Calibri" w:hAnsi="Calibri" w:cs="Calibri"/>
          <w:i/>
          <w:iCs/>
        </w:rPr>
        <w:t>2014 International Conference on Intelligent Environments</w:t>
      </w:r>
      <w:r w:rsidRPr="0089185C">
        <w:rPr>
          <w:rFonts w:ascii="Calibri" w:hAnsi="Calibri" w:cs="Calibri"/>
        </w:rPr>
        <w:t>. China: IEEE, pp. 211–213. Available at: http://ieeexplore.ieee.org/document/6910450/ (Accessed: 20 November 2023).</w:t>
      </w:r>
    </w:p>
    <w:p w14:paraId="5B7CD2B4" w14:textId="77777777" w:rsidR="0089185C" w:rsidRPr="0089185C" w:rsidRDefault="0089185C" w:rsidP="0089185C">
      <w:pPr>
        <w:pStyle w:val="Bibliography"/>
        <w:rPr>
          <w:rFonts w:ascii="Calibri" w:hAnsi="Calibri" w:cs="Calibri"/>
        </w:rPr>
      </w:pPr>
      <w:r w:rsidRPr="0089185C">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89185C">
        <w:rPr>
          <w:rFonts w:ascii="Calibri" w:hAnsi="Calibri" w:cs="Calibri"/>
          <w:i/>
          <w:iCs/>
        </w:rPr>
        <w:t>The Lancet Rheumatology</w:t>
      </w:r>
      <w:r w:rsidRPr="0089185C">
        <w:rPr>
          <w:rFonts w:ascii="Calibri" w:hAnsi="Calibri" w:cs="Calibri"/>
        </w:rPr>
        <w:t xml:space="preserve"> 5(11), pp. e670–e682. </w:t>
      </w:r>
      <w:proofErr w:type="spellStart"/>
      <w:r w:rsidRPr="0089185C">
        <w:rPr>
          <w:rFonts w:ascii="Calibri" w:hAnsi="Calibri" w:cs="Calibri"/>
        </w:rPr>
        <w:t>doi</w:t>
      </w:r>
      <w:proofErr w:type="spellEnd"/>
      <w:r w:rsidRPr="0089185C">
        <w:rPr>
          <w:rFonts w:ascii="Calibri" w:hAnsi="Calibri" w:cs="Calibri"/>
        </w:rPr>
        <w:t>: 10.1016/S2665-9913(23)00232-1.</w:t>
      </w:r>
    </w:p>
    <w:p w14:paraId="5EAC1848" w14:textId="77777777" w:rsidR="0089185C" w:rsidRPr="0089185C" w:rsidRDefault="0089185C" w:rsidP="0089185C">
      <w:pPr>
        <w:pStyle w:val="Bibliography"/>
        <w:rPr>
          <w:rFonts w:ascii="Calibri" w:hAnsi="Calibri" w:cs="Calibri"/>
        </w:rPr>
      </w:pPr>
      <w:r w:rsidRPr="0089185C">
        <w:rPr>
          <w:rFonts w:ascii="Calibri" w:hAnsi="Calibri" w:cs="Calibri"/>
        </w:rPr>
        <w:lastRenderedPageBreak/>
        <w:t xml:space="preserve">Hu, Q., Tang, X. and Tang, W. (2020) ‘A Smart Chair Sitting Posture Recognition System Using Flex Sensors and FPGA Implemented Artificial Neural Network’. </w:t>
      </w:r>
      <w:r w:rsidRPr="0089185C">
        <w:rPr>
          <w:rFonts w:ascii="Calibri" w:hAnsi="Calibri" w:cs="Calibri"/>
          <w:i/>
          <w:iCs/>
        </w:rPr>
        <w:t>IEEE Sensors Journal</w:t>
      </w:r>
      <w:r w:rsidRPr="0089185C">
        <w:rPr>
          <w:rFonts w:ascii="Calibri" w:hAnsi="Calibri" w:cs="Calibri"/>
        </w:rPr>
        <w:t xml:space="preserve"> 20(14), pp. 8007–8016. </w:t>
      </w:r>
      <w:proofErr w:type="spellStart"/>
      <w:r w:rsidRPr="0089185C">
        <w:rPr>
          <w:rFonts w:ascii="Calibri" w:hAnsi="Calibri" w:cs="Calibri"/>
        </w:rPr>
        <w:t>doi</w:t>
      </w:r>
      <w:proofErr w:type="spellEnd"/>
      <w:r w:rsidRPr="0089185C">
        <w:rPr>
          <w:rFonts w:ascii="Calibri" w:hAnsi="Calibri" w:cs="Calibri"/>
        </w:rPr>
        <w:t>: 10.1109/JSEN.2020.2980207.</w:t>
      </w:r>
    </w:p>
    <w:p w14:paraId="0B2C7AA5" w14:textId="77777777" w:rsidR="0089185C" w:rsidRPr="0089185C" w:rsidRDefault="0089185C" w:rsidP="0089185C">
      <w:pPr>
        <w:pStyle w:val="Bibliography"/>
        <w:rPr>
          <w:rFonts w:ascii="Calibri" w:hAnsi="Calibri" w:cs="Calibri"/>
        </w:rPr>
      </w:pPr>
      <w:r w:rsidRPr="0089185C">
        <w:rPr>
          <w:rFonts w:ascii="Calibri" w:hAnsi="Calibri" w:cs="Calibri"/>
        </w:rPr>
        <w:t xml:space="preserve">Huang, M., Gibson, I. and Yang, R. (2017) ‘Smart Chair for Monitoring of Sitting Behavior’. </w:t>
      </w:r>
      <w:r w:rsidRPr="0089185C">
        <w:rPr>
          <w:rFonts w:ascii="Calibri" w:hAnsi="Calibri" w:cs="Calibri"/>
          <w:i/>
          <w:iCs/>
        </w:rPr>
        <w:t>KnE Engineering</w:t>
      </w:r>
      <w:r w:rsidRPr="0089185C">
        <w:rPr>
          <w:rFonts w:ascii="Calibri" w:hAnsi="Calibri" w:cs="Calibri"/>
        </w:rPr>
        <w:t xml:space="preserve"> 2(2), p. 274. </w:t>
      </w:r>
      <w:proofErr w:type="spellStart"/>
      <w:r w:rsidRPr="0089185C">
        <w:rPr>
          <w:rFonts w:ascii="Calibri" w:hAnsi="Calibri" w:cs="Calibri"/>
        </w:rPr>
        <w:t>doi</w:t>
      </w:r>
      <w:proofErr w:type="spellEnd"/>
      <w:r w:rsidRPr="0089185C">
        <w:rPr>
          <w:rFonts w:ascii="Calibri" w:hAnsi="Calibri" w:cs="Calibri"/>
        </w:rPr>
        <w:t>: 10.18502/keg.v2i2.626.</w:t>
      </w:r>
    </w:p>
    <w:p w14:paraId="4469C26A" w14:textId="77777777" w:rsidR="0089185C" w:rsidRPr="0089185C" w:rsidRDefault="0089185C" w:rsidP="0089185C">
      <w:pPr>
        <w:pStyle w:val="Bibliography"/>
        <w:rPr>
          <w:rFonts w:ascii="Calibri" w:hAnsi="Calibri" w:cs="Calibri"/>
        </w:rPr>
      </w:pPr>
      <w:r w:rsidRPr="0089185C">
        <w:rPr>
          <w:rFonts w:ascii="Calibri" w:hAnsi="Calibri" w:cs="Calibri"/>
        </w:rPr>
        <w:t xml:space="preserve">Jeong, H. and Park, W. (2021) ‘Developing and Evaluating a Mixed Sensor Smart Chair System for Real-Time Posture Classification: Combining Pressure and Distance Sensors’. </w:t>
      </w:r>
      <w:r w:rsidRPr="0089185C">
        <w:rPr>
          <w:rFonts w:ascii="Calibri" w:hAnsi="Calibri" w:cs="Calibri"/>
          <w:i/>
          <w:iCs/>
        </w:rPr>
        <w:t>IEEE Journal of Biomedical and Health Informatics</w:t>
      </w:r>
      <w:r w:rsidRPr="0089185C">
        <w:rPr>
          <w:rFonts w:ascii="Calibri" w:hAnsi="Calibri" w:cs="Calibri"/>
        </w:rPr>
        <w:t xml:space="preserve"> 25(5), pp. 1805–1813. </w:t>
      </w:r>
      <w:proofErr w:type="spellStart"/>
      <w:r w:rsidRPr="0089185C">
        <w:rPr>
          <w:rFonts w:ascii="Calibri" w:hAnsi="Calibri" w:cs="Calibri"/>
        </w:rPr>
        <w:t>doi</w:t>
      </w:r>
      <w:proofErr w:type="spellEnd"/>
      <w:r w:rsidRPr="0089185C">
        <w:rPr>
          <w:rFonts w:ascii="Calibri" w:hAnsi="Calibri" w:cs="Calibri"/>
        </w:rPr>
        <w:t>: 10.1109/JBHI.2020.3030096.</w:t>
      </w:r>
    </w:p>
    <w:p w14:paraId="2854385F" w14:textId="77777777" w:rsidR="0089185C" w:rsidRPr="0089185C" w:rsidRDefault="0089185C" w:rsidP="0089185C">
      <w:pPr>
        <w:pStyle w:val="Bibliography"/>
        <w:rPr>
          <w:rFonts w:ascii="Calibri" w:hAnsi="Calibri" w:cs="Calibri"/>
        </w:rPr>
      </w:pPr>
      <w:r w:rsidRPr="0089185C">
        <w:rPr>
          <w:rFonts w:ascii="Calibri" w:hAnsi="Calibri" w:cs="Calibri"/>
        </w:rPr>
        <w:t xml:space="preserve">Kim, J.S. et al. (2018) ‘Predicting Surgical Complications in Patients Undergoing Elective Adult Spinal Deformity Procedures Using Machine Learning’., pp. 762–770. </w:t>
      </w:r>
      <w:proofErr w:type="spellStart"/>
      <w:r w:rsidRPr="0089185C">
        <w:rPr>
          <w:rFonts w:ascii="Calibri" w:hAnsi="Calibri" w:cs="Calibri"/>
        </w:rPr>
        <w:t>doi</w:t>
      </w:r>
      <w:proofErr w:type="spellEnd"/>
      <w:r w:rsidRPr="0089185C">
        <w:rPr>
          <w:rFonts w:ascii="Calibri" w:hAnsi="Calibri" w:cs="Calibri"/>
        </w:rPr>
        <w:t>: 10.1016/j.jspd.2018.03.003.</w:t>
      </w:r>
    </w:p>
    <w:p w14:paraId="42036283" w14:textId="77777777" w:rsidR="0089185C" w:rsidRPr="0089185C" w:rsidRDefault="0089185C" w:rsidP="0089185C">
      <w:pPr>
        <w:pStyle w:val="Bibliography"/>
        <w:rPr>
          <w:rFonts w:ascii="Calibri" w:hAnsi="Calibri" w:cs="Calibri"/>
        </w:rPr>
      </w:pPr>
      <w:proofErr w:type="spellStart"/>
      <w:r w:rsidRPr="0089185C">
        <w:rPr>
          <w:rFonts w:ascii="Calibri" w:hAnsi="Calibri" w:cs="Calibri"/>
        </w:rPr>
        <w:t>Kundaliya</w:t>
      </w:r>
      <w:proofErr w:type="spellEnd"/>
      <w:r w:rsidRPr="0089185C">
        <w:rPr>
          <w:rFonts w:ascii="Calibri" w:hAnsi="Calibri" w:cs="Calibri"/>
        </w:rPr>
        <w:t xml:space="preserve">, B., Patel, S., Patel, J., Barot, P. and Hadia, S.K. (2022) </w:t>
      </w:r>
      <w:r w:rsidRPr="0089185C">
        <w:rPr>
          <w:rFonts w:ascii="Calibri" w:hAnsi="Calibri" w:cs="Calibri"/>
          <w:i/>
          <w:iCs/>
        </w:rPr>
        <w:t>An IoT and Cloud Enabled Smart Chair for Detection and Notification of Wrong Seating Posture</w:t>
      </w:r>
      <w:r w:rsidRPr="0089185C">
        <w:rPr>
          <w:rFonts w:ascii="Calibri" w:hAnsi="Calibri" w:cs="Calibri"/>
        </w:rPr>
        <w:t>. In Review. Available at: https://www.researchsquare.com/article/rs-1999906/v1 (Accessed: 4 November 2023).</w:t>
      </w:r>
    </w:p>
    <w:p w14:paraId="16E718CE" w14:textId="77777777" w:rsidR="0089185C" w:rsidRPr="0089185C" w:rsidRDefault="0089185C" w:rsidP="0089185C">
      <w:pPr>
        <w:pStyle w:val="Bibliography"/>
        <w:rPr>
          <w:rFonts w:ascii="Calibri" w:hAnsi="Calibri" w:cs="Calibri"/>
        </w:rPr>
      </w:pPr>
      <w:r w:rsidRPr="0089185C">
        <w:rPr>
          <w:rFonts w:ascii="Calibri" w:hAnsi="Calibri" w:cs="Calibri"/>
        </w:rPr>
        <w:t>Luna-</w:t>
      </w:r>
      <w:proofErr w:type="spellStart"/>
      <w:r w:rsidRPr="0089185C">
        <w:rPr>
          <w:rFonts w:ascii="Calibri" w:hAnsi="Calibri" w:cs="Calibri"/>
        </w:rPr>
        <w:t>Perejón</w:t>
      </w:r>
      <w:proofErr w:type="spellEnd"/>
      <w:r w:rsidRPr="0089185C">
        <w:rPr>
          <w:rFonts w:ascii="Calibri" w:hAnsi="Calibri" w:cs="Calibri"/>
        </w:rPr>
        <w:t>, F., Montes-Sánchez, J.M., Durán-López, L., Vazquez-Baeza, A., Beasley-</w:t>
      </w:r>
      <w:proofErr w:type="spellStart"/>
      <w:r w:rsidRPr="0089185C">
        <w:rPr>
          <w:rFonts w:ascii="Calibri" w:hAnsi="Calibri" w:cs="Calibri"/>
        </w:rPr>
        <w:t>Bohórquez</w:t>
      </w:r>
      <w:proofErr w:type="spellEnd"/>
      <w:r w:rsidRPr="0089185C">
        <w:rPr>
          <w:rFonts w:ascii="Calibri" w:hAnsi="Calibri" w:cs="Calibri"/>
        </w:rPr>
        <w:t xml:space="preserve">, I. and Sevillano-Ramos, J.L. (2021) ‘IoT Device for Sitting Posture Classification Using Artificial Neural Networks’. </w:t>
      </w:r>
      <w:r w:rsidRPr="0089185C">
        <w:rPr>
          <w:rFonts w:ascii="Calibri" w:hAnsi="Calibri" w:cs="Calibri"/>
          <w:i/>
          <w:iCs/>
        </w:rPr>
        <w:t>Electronics</w:t>
      </w:r>
      <w:r w:rsidRPr="0089185C">
        <w:rPr>
          <w:rFonts w:ascii="Calibri" w:hAnsi="Calibri" w:cs="Calibri"/>
        </w:rPr>
        <w:t xml:space="preserve"> 10(15), p. 1825. </w:t>
      </w:r>
      <w:proofErr w:type="spellStart"/>
      <w:r w:rsidRPr="0089185C">
        <w:rPr>
          <w:rFonts w:ascii="Calibri" w:hAnsi="Calibri" w:cs="Calibri"/>
        </w:rPr>
        <w:t>doi</w:t>
      </w:r>
      <w:proofErr w:type="spellEnd"/>
      <w:r w:rsidRPr="0089185C">
        <w:rPr>
          <w:rFonts w:ascii="Calibri" w:hAnsi="Calibri" w:cs="Calibri"/>
        </w:rPr>
        <w:t>: 10.3390/electronics10151825.</w:t>
      </w:r>
    </w:p>
    <w:p w14:paraId="3AAF48D0" w14:textId="77777777" w:rsidR="0089185C" w:rsidRPr="0089185C" w:rsidRDefault="0089185C" w:rsidP="0089185C">
      <w:pPr>
        <w:pStyle w:val="Bibliography"/>
        <w:rPr>
          <w:rFonts w:ascii="Calibri" w:hAnsi="Calibri" w:cs="Calibri"/>
        </w:rPr>
      </w:pPr>
      <w:r w:rsidRPr="0089185C">
        <w:rPr>
          <w:rFonts w:ascii="Calibri" w:hAnsi="Calibri" w:cs="Calibri"/>
        </w:rPr>
        <w:t xml:space="preserve">Ma, C., Li, W., Gravina, R., Du, J., Li, Q. and Fortino, G. (2020) ‘Smart Cushion-Based Activity Recognition: Prompting Users to Maintain a Healthy Seated Posture’. </w:t>
      </w:r>
      <w:r w:rsidRPr="0089185C">
        <w:rPr>
          <w:rFonts w:ascii="Calibri" w:hAnsi="Calibri" w:cs="Calibri"/>
          <w:i/>
          <w:iCs/>
        </w:rPr>
        <w:t>IEEE Systems, Man, and Cybernetics Magazine</w:t>
      </w:r>
      <w:r w:rsidRPr="0089185C">
        <w:rPr>
          <w:rFonts w:ascii="Calibri" w:hAnsi="Calibri" w:cs="Calibri"/>
        </w:rPr>
        <w:t xml:space="preserve"> 6(4), pp. 6–14. </w:t>
      </w:r>
      <w:proofErr w:type="spellStart"/>
      <w:r w:rsidRPr="0089185C">
        <w:rPr>
          <w:rFonts w:ascii="Calibri" w:hAnsi="Calibri" w:cs="Calibri"/>
        </w:rPr>
        <w:t>doi</w:t>
      </w:r>
      <w:proofErr w:type="spellEnd"/>
      <w:r w:rsidRPr="0089185C">
        <w:rPr>
          <w:rFonts w:ascii="Calibri" w:hAnsi="Calibri" w:cs="Calibri"/>
        </w:rPr>
        <w:t>: 10.1109/MSMC.2019.2962226.</w:t>
      </w:r>
    </w:p>
    <w:p w14:paraId="71893351" w14:textId="77777777" w:rsidR="0089185C" w:rsidRPr="0089185C" w:rsidRDefault="0089185C" w:rsidP="0089185C">
      <w:pPr>
        <w:pStyle w:val="Bibliography"/>
        <w:rPr>
          <w:rFonts w:ascii="Calibri" w:hAnsi="Calibri" w:cs="Calibri"/>
        </w:rPr>
      </w:pPr>
      <w:r w:rsidRPr="0089185C">
        <w:rPr>
          <w:rFonts w:ascii="Calibri" w:hAnsi="Calibri" w:cs="Calibri"/>
        </w:rPr>
        <w:t xml:space="preserve">Ma, C., Li, W., Gravina, R. and Fortino, G. (2017) ‘Posture Detection Based on Smart Cushion for Wheelchair Users’. </w:t>
      </w:r>
      <w:r w:rsidRPr="0089185C">
        <w:rPr>
          <w:rFonts w:ascii="Calibri" w:hAnsi="Calibri" w:cs="Calibri"/>
          <w:i/>
          <w:iCs/>
        </w:rPr>
        <w:t>Sensors</w:t>
      </w:r>
      <w:r w:rsidRPr="0089185C">
        <w:rPr>
          <w:rFonts w:ascii="Calibri" w:hAnsi="Calibri" w:cs="Calibri"/>
        </w:rPr>
        <w:t xml:space="preserve"> 17(4), p. 719. </w:t>
      </w:r>
      <w:proofErr w:type="spellStart"/>
      <w:r w:rsidRPr="0089185C">
        <w:rPr>
          <w:rFonts w:ascii="Calibri" w:hAnsi="Calibri" w:cs="Calibri"/>
        </w:rPr>
        <w:t>doi</w:t>
      </w:r>
      <w:proofErr w:type="spellEnd"/>
      <w:r w:rsidRPr="0089185C">
        <w:rPr>
          <w:rFonts w:ascii="Calibri" w:hAnsi="Calibri" w:cs="Calibri"/>
        </w:rPr>
        <w:t>: 10.3390/s17040719.</w:t>
      </w:r>
    </w:p>
    <w:p w14:paraId="3782AFE0" w14:textId="77777777" w:rsidR="0089185C" w:rsidRPr="0089185C" w:rsidRDefault="0089185C" w:rsidP="0089185C">
      <w:pPr>
        <w:pStyle w:val="Bibliography"/>
        <w:rPr>
          <w:rFonts w:ascii="Calibri" w:hAnsi="Calibri" w:cs="Calibri"/>
        </w:rPr>
      </w:pPr>
      <w:proofErr w:type="spellStart"/>
      <w:r w:rsidRPr="0089185C">
        <w:rPr>
          <w:rFonts w:ascii="Calibri" w:hAnsi="Calibri" w:cs="Calibri"/>
        </w:rPr>
        <w:t>Martimo</w:t>
      </w:r>
      <w:proofErr w:type="spellEnd"/>
      <w:r w:rsidRPr="0089185C">
        <w:rPr>
          <w:rFonts w:ascii="Calibri" w:hAnsi="Calibri" w:cs="Calibri"/>
        </w:rPr>
        <w:t xml:space="preserve">, K.-P. (2010) </w:t>
      </w:r>
      <w:r w:rsidRPr="0089185C">
        <w:rPr>
          <w:rFonts w:ascii="Calibri" w:hAnsi="Calibri" w:cs="Calibri"/>
          <w:i/>
          <w:iCs/>
        </w:rPr>
        <w:t>Musculoskeletal disorders, disability, and work</w:t>
      </w:r>
      <w:r w:rsidRPr="0089185C">
        <w:rPr>
          <w:rFonts w:ascii="Calibri" w:hAnsi="Calibri" w:cs="Calibri"/>
        </w:rPr>
        <w:t>. Helsinki, Finland: Finnish Institute of Occupational Health.</w:t>
      </w:r>
    </w:p>
    <w:p w14:paraId="2BA1EB2F" w14:textId="77777777" w:rsidR="0089185C" w:rsidRPr="0089185C" w:rsidRDefault="0089185C" w:rsidP="0089185C">
      <w:pPr>
        <w:pStyle w:val="Bibliography"/>
        <w:rPr>
          <w:rFonts w:ascii="Calibri" w:hAnsi="Calibri" w:cs="Calibri"/>
        </w:rPr>
      </w:pPr>
      <w:r w:rsidRPr="0089185C">
        <w:rPr>
          <w:rFonts w:ascii="Calibri" w:hAnsi="Calibri" w:cs="Calibri"/>
        </w:rPr>
        <w:t xml:space="preserve">Martínez-Estrada, M., </w:t>
      </w:r>
      <w:proofErr w:type="spellStart"/>
      <w:r w:rsidRPr="0089185C">
        <w:rPr>
          <w:rFonts w:ascii="Calibri" w:hAnsi="Calibri" w:cs="Calibri"/>
        </w:rPr>
        <w:t>Vuohijoki</w:t>
      </w:r>
      <w:proofErr w:type="spellEnd"/>
      <w:r w:rsidRPr="0089185C">
        <w:rPr>
          <w:rFonts w:ascii="Calibri" w:hAnsi="Calibri" w:cs="Calibri"/>
        </w:rPr>
        <w:t xml:space="preserve">, T., </w:t>
      </w:r>
      <w:proofErr w:type="spellStart"/>
      <w:r w:rsidRPr="0089185C">
        <w:rPr>
          <w:rFonts w:ascii="Calibri" w:hAnsi="Calibri" w:cs="Calibri"/>
        </w:rPr>
        <w:t>Poberznik</w:t>
      </w:r>
      <w:proofErr w:type="spellEnd"/>
      <w:r w:rsidRPr="0089185C">
        <w:rPr>
          <w:rFonts w:ascii="Calibri" w:hAnsi="Calibri" w:cs="Calibri"/>
        </w:rPr>
        <w:t xml:space="preserve">, A., Shaikh, A., Virkki, J., Gil, I. and Fernández-García, R. (2023) ‘A Smart Chair to Monitor Sitting Posture by Capacitive Textile Sensors’. </w:t>
      </w:r>
      <w:r w:rsidRPr="0089185C">
        <w:rPr>
          <w:rFonts w:ascii="Calibri" w:hAnsi="Calibri" w:cs="Calibri"/>
          <w:i/>
          <w:iCs/>
        </w:rPr>
        <w:t>Materials</w:t>
      </w:r>
      <w:r w:rsidRPr="0089185C">
        <w:rPr>
          <w:rFonts w:ascii="Calibri" w:hAnsi="Calibri" w:cs="Calibri"/>
        </w:rPr>
        <w:t xml:space="preserve"> 16(13), p. 4838. </w:t>
      </w:r>
      <w:proofErr w:type="spellStart"/>
      <w:r w:rsidRPr="0089185C">
        <w:rPr>
          <w:rFonts w:ascii="Calibri" w:hAnsi="Calibri" w:cs="Calibri"/>
        </w:rPr>
        <w:t>doi</w:t>
      </w:r>
      <w:proofErr w:type="spellEnd"/>
      <w:r w:rsidRPr="0089185C">
        <w:rPr>
          <w:rFonts w:ascii="Calibri" w:hAnsi="Calibri" w:cs="Calibri"/>
        </w:rPr>
        <w:t>: 10.3390/ma16134838.</w:t>
      </w:r>
    </w:p>
    <w:p w14:paraId="7DC8367F" w14:textId="77777777" w:rsidR="0089185C" w:rsidRPr="0089185C" w:rsidRDefault="0089185C" w:rsidP="0089185C">
      <w:pPr>
        <w:pStyle w:val="Bibliography"/>
        <w:rPr>
          <w:rFonts w:ascii="Calibri" w:hAnsi="Calibri" w:cs="Calibri"/>
        </w:rPr>
      </w:pPr>
      <w:r w:rsidRPr="0089185C">
        <w:rPr>
          <w:rFonts w:ascii="Calibri" w:hAnsi="Calibri" w:cs="Calibri"/>
        </w:rPr>
        <w:t xml:space="preserve">Matuska, S., Paralic, M. and Hudec, R. (2020) ‘A Smart System for Sitting Posture Detection Based on Force Sensors and Mobile Application’. </w:t>
      </w:r>
      <w:proofErr w:type="spellStart"/>
      <w:r w:rsidRPr="0089185C">
        <w:rPr>
          <w:rFonts w:ascii="Calibri" w:hAnsi="Calibri" w:cs="Calibri"/>
        </w:rPr>
        <w:t>Krejcar</w:t>
      </w:r>
      <w:proofErr w:type="spellEnd"/>
      <w:r w:rsidRPr="0089185C">
        <w:rPr>
          <w:rFonts w:ascii="Calibri" w:hAnsi="Calibri" w:cs="Calibri"/>
        </w:rPr>
        <w:t xml:space="preserve">, O. (ed.). </w:t>
      </w:r>
      <w:r w:rsidRPr="0089185C">
        <w:rPr>
          <w:rFonts w:ascii="Calibri" w:hAnsi="Calibri" w:cs="Calibri"/>
          <w:i/>
          <w:iCs/>
        </w:rPr>
        <w:t>Mobile Information Systems</w:t>
      </w:r>
      <w:r w:rsidRPr="0089185C">
        <w:rPr>
          <w:rFonts w:ascii="Calibri" w:hAnsi="Calibri" w:cs="Calibri"/>
        </w:rPr>
        <w:t xml:space="preserve"> 2020, pp. 1–13. </w:t>
      </w:r>
      <w:proofErr w:type="spellStart"/>
      <w:r w:rsidRPr="0089185C">
        <w:rPr>
          <w:rFonts w:ascii="Calibri" w:hAnsi="Calibri" w:cs="Calibri"/>
        </w:rPr>
        <w:t>doi</w:t>
      </w:r>
      <w:proofErr w:type="spellEnd"/>
      <w:r w:rsidRPr="0089185C">
        <w:rPr>
          <w:rFonts w:ascii="Calibri" w:hAnsi="Calibri" w:cs="Calibri"/>
        </w:rPr>
        <w:t>: 10.1155/2020/6625797.</w:t>
      </w:r>
    </w:p>
    <w:p w14:paraId="04DFB0D5" w14:textId="77777777" w:rsidR="0089185C" w:rsidRPr="0089185C" w:rsidRDefault="0089185C" w:rsidP="0089185C">
      <w:pPr>
        <w:pStyle w:val="Bibliography"/>
        <w:rPr>
          <w:rFonts w:ascii="Calibri" w:hAnsi="Calibri" w:cs="Calibri"/>
        </w:rPr>
      </w:pPr>
      <w:r w:rsidRPr="0089185C">
        <w:rPr>
          <w:rFonts w:ascii="Calibri" w:hAnsi="Calibri" w:cs="Calibri"/>
        </w:rPr>
        <w:t xml:space="preserve">Mutlu, B., Krause, A., Forlizzi, J., </w:t>
      </w:r>
      <w:proofErr w:type="spellStart"/>
      <w:r w:rsidRPr="0089185C">
        <w:rPr>
          <w:rFonts w:ascii="Calibri" w:hAnsi="Calibri" w:cs="Calibri"/>
        </w:rPr>
        <w:t>Guestrin</w:t>
      </w:r>
      <w:proofErr w:type="spellEnd"/>
      <w:r w:rsidRPr="0089185C">
        <w:rPr>
          <w:rFonts w:ascii="Calibri" w:hAnsi="Calibri" w:cs="Calibri"/>
        </w:rPr>
        <w:t xml:space="preserve">, C. and Hodgins, J. (2007) ‘Robust, low-cost, non-intrusive sensing and recognition of seated postures’. in </w:t>
      </w:r>
      <w:r w:rsidRPr="0089185C">
        <w:rPr>
          <w:rFonts w:ascii="Calibri" w:hAnsi="Calibri" w:cs="Calibri"/>
          <w:i/>
          <w:iCs/>
        </w:rPr>
        <w:t>Proceedings of the 20th annual ACM symposium on User interface software and technology</w:t>
      </w:r>
      <w:r w:rsidRPr="0089185C">
        <w:rPr>
          <w:rFonts w:ascii="Calibri" w:hAnsi="Calibri" w:cs="Calibri"/>
        </w:rPr>
        <w:t>. Newport Rhode Island USA: ACM, pp. 149–158. Available at: https://dl.acm.org/doi/10.1145/1294211.1294237 (Accessed: 29 October 2023).</w:t>
      </w:r>
    </w:p>
    <w:p w14:paraId="148F9740" w14:textId="77777777" w:rsidR="0089185C" w:rsidRPr="0089185C" w:rsidRDefault="0089185C" w:rsidP="0089185C">
      <w:pPr>
        <w:pStyle w:val="Bibliography"/>
        <w:rPr>
          <w:rFonts w:ascii="Calibri" w:hAnsi="Calibri" w:cs="Calibri"/>
        </w:rPr>
      </w:pPr>
      <w:r w:rsidRPr="0089185C">
        <w:rPr>
          <w:rFonts w:ascii="Calibri" w:hAnsi="Calibri" w:cs="Calibri"/>
        </w:rPr>
        <w:t xml:space="preserve">Pereira, L. and Plácido Da Silva, H. (2023) ‘A Novel Smart Chair System for Posture Classification and Invisible ECG Monitoring’. </w:t>
      </w:r>
      <w:r w:rsidRPr="0089185C">
        <w:rPr>
          <w:rFonts w:ascii="Calibri" w:hAnsi="Calibri" w:cs="Calibri"/>
          <w:i/>
          <w:iCs/>
        </w:rPr>
        <w:t>Sensors</w:t>
      </w:r>
      <w:r w:rsidRPr="0089185C">
        <w:rPr>
          <w:rFonts w:ascii="Calibri" w:hAnsi="Calibri" w:cs="Calibri"/>
        </w:rPr>
        <w:t xml:space="preserve"> 23(2), p. 719. </w:t>
      </w:r>
      <w:proofErr w:type="spellStart"/>
      <w:r w:rsidRPr="0089185C">
        <w:rPr>
          <w:rFonts w:ascii="Calibri" w:hAnsi="Calibri" w:cs="Calibri"/>
        </w:rPr>
        <w:t>doi</w:t>
      </w:r>
      <w:proofErr w:type="spellEnd"/>
      <w:r w:rsidRPr="0089185C">
        <w:rPr>
          <w:rFonts w:ascii="Calibri" w:hAnsi="Calibri" w:cs="Calibri"/>
        </w:rPr>
        <w:t>: 10.3390/s23020719.</w:t>
      </w:r>
    </w:p>
    <w:p w14:paraId="63AA2ABE" w14:textId="77777777" w:rsidR="0089185C" w:rsidRPr="0089185C" w:rsidRDefault="0089185C" w:rsidP="0089185C">
      <w:pPr>
        <w:pStyle w:val="Bibliography"/>
        <w:rPr>
          <w:rFonts w:ascii="Calibri" w:hAnsi="Calibri" w:cs="Calibri"/>
        </w:rPr>
      </w:pPr>
      <w:proofErr w:type="spellStart"/>
      <w:r w:rsidRPr="0089185C">
        <w:rPr>
          <w:rFonts w:ascii="Calibri" w:hAnsi="Calibri" w:cs="Calibri"/>
        </w:rPr>
        <w:lastRenderedPageBreak/>
        <w:t>Putsa</w:t>
      </w:r>
      <w:proofErr w:type="spellEnd"/>
      <w:r w:rsidRPr="0089185C">
        <w:rPr>
          <w:rFonts w:ascii="Calibri" w:hAnsi="Calibri" w:cs="Calibri"/>
        </w:rPr>
        <w:t xml:space="preserve">, B., </w:t>
      </w:r>
      <w:proofErr w:type="spellStart"/>
      <w:r w:rsidRPr="0089185C">
        <w:rPr>
          <w:rFonts w:ascii="Calibri" w:hAnsi="Calibri" w:cs="Calibri"/>
        </w:rPr>
        <w:t>Jalayondeja</w:t>
      </w:r>
      <w:proofErr w:type="spellEnd"/>
      <w:r w:rsidRPr="0089185C">
        <w:rPr>
          <w:rFonts w:ascii="Calibri" w:hAnsi="Calibri" w:cs="Calibri"/>
        </w:rPr>
        <w:t xml:space="preserve">, W., </w:t>
      </w:r>
      <w:proofErr w:type="spellStart"/>
      <w:r w:rsidRPr="0089185C">
        <w:rPr>
          <w:rFonts w:ascii="Calibri" w:hAnsi="Calibri" w:cs="Calibri"/>
        </w:rPr>
        <w:t>Mekhora</w:t>
      </w:r>
      <w:proofErr w:type="spellEnd"/>
      <w:r w:rsidRPr="0089185C">
        <w:rPr>
          <w:rFonts w:ascii="Calibri" w:hAnsi="Calibri" w:cs="Calibri"/>
        </w:rPr>
        <w:t xml:space="preserve">, K., </w:t>
      </w:r>
      <w:proofErr w:type="spellStart"/>
      <w:r w:rsidRPr="0089185C">
        <w:rPr>
          <w:rFonts w:ascii="Calibri" w:hAnsi="Calibri" w:cs="Calibri"/>
        </w:rPr>
        <w:t>Bhuanantanondh</w:t>
      </w:r>
      <w:proofErr w:type="spellEnd"/>
      <w:r w:rsidRPr="0089185C">
        <w:rPr>
          <w:rFonts w:ascii="Calibri" w:hAnsi="Calibri" w:cs="Calibri"/>
        </w:rPr>
        <w:t xml:space="preserve">, P. and </w:t>
      </w:r>
      <w:proofErr w:type="spellStart"/>
      <w:r w:rsidRPr="0089185C">
        <w:rPr>
          <w:rFonts w:ascii="Calibri" w:hAnsi="Calibri" w:cs="Calibri"/>
        </w:rPr>
        <w:t>Jalayondeja</w:t>
      </w:r>
      <w:proofErr w:type="spellEnd"/>
      <w:r w:rsidRPr="0089185C">
        <w:rPr>
          <w:rFonts w:ascii="Calibri" w:hAnsi="Calibri" w:cs="Calibri"/>
        </w:rPr>
        <w:t xml:space="preserve">, C. (2022) ‘Factors associated with reduced risk of musculoskeletal disorders among office workers: a cross-sectional study 2017 to 2020’. </w:t>
      </w:r>
      <w:r w:rsidRPr="0089185C">
        <w:rPr>
          <w:rFonts w:ascii="Calibri" w:hAnsi="Calibri" w:cs="Calibri"/>
          <w:i/>
          <w:iCs/>
        </w:rPr>
        <w:t>BMC Public Health</w:t>
      </w:r>
      <w:r w:rsidRPr="0089185C">
        <w:rPr>
          <w:rFonts w:ascii="Calibri" w:hAnsi="Calibri" w:cs="Calibri"/>
        </w:rPr>
        <w:t xml:space="preserve"> 22(1), p. 1503. </w:t>
      </w:r>
      <w:proofErr w:type="spellStart"/>
      <w:r w:rsidRPr="0089185C">
        <w:rPr>
          <w:rFonts w:ascii="Calibri" w:hAnsi="Calibri" w:cs="Calibri"/>
        </w:rPr>
        <w:t>doi</w:t>
      </w:r>
      <w:proofErr w:type="spellEnd"/>
      <w:r w:rsidRPr="0089185C">
        <w:rPr>
          <w:rFonts w:ascii="Calibri" w:hAnsi="Calibri" w:cs="Calibri"/>
        </w:rPr>
        <w:t>: 10.1186/s12889-022-13940-0.</w:t>
      </w:r>
    </w:p>
    <w:p w14:paraId="1236B995" w14:textId="77777777" w:rsidR="0089185C" w:rsidRPr="0089185C" w:rsidRDefault="0089185C" w:rsidP="0089185C">
      <w:pPr>
        <w:pStyle w:val="Bibliography"/>
        <w:rPr>
          <w:rFonts w:ascii="Calibri" w:hAnsi="Calibri" w:cs="Calibri"/>
        </w:rPr>
      </w:pPr>
      <w:r w:rsidRPr="0089185C">
        <w:rPr>
          <w:rFonts w:ascii="Calibri" w:hAnsi="Calibri" w:cs="Calibri"/>
        </w:rPr>
        <w:t xml:space="preserve">R, N., Sudhakar, T., </w:t>
      </w:r>
      <w:proofErr w:type="spellStart"/>
      <w:r w:rsidRPr="0089185C">
        <w:rPr>
          <w:rFonts w:ascii="Calibri" w:hAnsi="Calibri" w:cs="Calibri"/>
        </w:rPr>
        <w:t>Bethanney</w:t>
      </w:r>
      <w:proofErr w:type="spellEnd"/>
      <w:r w:rsidRPr="0089185C">
        <w:rPr>
          <w:rFonts w:ascii="Calibri" w:hAnsi="Calibri" w:cs="Calibri"/>
        </w:rPr>
        <w:t xml:space="preserve"> Janney, J., Krishnamoorthy, N.R., Dhanalakshmi, K. and Vigneshwaran, S. (2023) ‘Sitting posture Analysis using CNN and RCNN’. in </w:t>
      </w:r>
      <w:r w:rsidRPr="0089185C">
        <w:rPr>
          <w:rFonts w:ascii="Calibri" w:hAnsi="Calibri" w:cs="Calibri"/>
          <w:i/>
          <w:iCs/>
        </w:rPr>
        <w:t>2023 International Conference on Bio Signals, Images, and Instrumentation (ICBSII)</w:t>
      </w:r>
      <w:r w:rsidRPr="0089185C">
        <w:rPr>
          <w:rFonts w:ascii="Calibri" w:hAnsi="Calibri" w:cs="Calibri"/>
        </w:rPr>
        <w:t>. Chennai, India: IEEE, pp. 1–5. Available at: https://ieeexplore.ieee.org/document/10181038/ (Accessed: 20 November 2023).</w:t>
      </w:r>
    </w:p>
    <w:p w14:paraId="587A3496" w14:textId="77777777" w:rsidR="0089185C" w:rsidRPr="0089185C" w:rsidRDefault="0089185C" w:rsidP="0089185C">
      <w:pPr>
        <w:pStyle w:val="Bibliography"/>
        <w:rPr>
          <w:rFonts w:ascii="Calibri" w:hAnsi="Calibri" w:cs="Calibri"/>
        </w:rPr>
      </w:pPr>
      <w:r w:rsidRPr="0089185C">
        <w:rPr>
          <w:rFonts w:ascii="Calibri" w:hAnsi="Calibri" w:cs="Calibri"/>
        </w:rPr>
        <w:t xml:space="preserve">Ran, X., Wang, C., Xiao, Y., Gao, X., Zhu, Z. and Chen, B. (2021) ‘A portable sitting posture monitoring system based on a pressure sensor array and machine learning’. </w:t>
      </w:r>
      <w:r w:rsidRPr="0089185C">
        <w:rPr>
          <w:rFonts w:ascii="Calibri" w:hAnsi="Calibri" w:cs="Calibri"/>
          <w:i/>
          <w:iCs/>
        </w:rPr>
        <w:t>Sensors and Actuators A: Physical</w:t>
      </w:r>
      <w:r w:rsidRPr="0089185C">
        <w:rPr>
          <w:rFonts w:ascii="Calibri" w:hAnsi="Calibri" w:cs="Calibri"/>
        </w:rPr>
        <w:t xml:space="preserve"> 331, p. 112900. </w:t>
      </w:r>
      <w:proofErr w:type="spellStart"/>
      <w:r w:rsidRPr="0089185C">
        <w:rPr>
          <w:rFonts w:ascii="Calibri" w:hAnsi="Calibri" w:cs="Calibri"/>
        </w:rPr>
        <w:t>doi</w:t>
      </w:r>
      <w:proofErr w:type="spellEnd"/>
      <w:r w:rsidRPr="0089185C">
        <w:rPr>
          <w:rFonts w:ascii="Calibri" w:hAnsi="Calibri" w:cs="Calibri"/>
        </w:rPr>
        <w:t>: 10.1016/j.sna.2021.112900.</w:t>
      </w:r>
    </w:p>
    <w:p w14:paraId="634045D1" w14:textId="77777777" w:rsidR="0089185C" w:rsidRPr="0089185C" w:rsidRDefault="0089185C" w:rsidP="0089185C">
      <w:pPr>
        <w:pStyle w:val="Bibliography"/>
        <w:rPr>
          <w:rFonts w:ascii="Calibri" w:hAnsi="Calibri" w:cs="Calibri"/>
        </w:rPr>
      </w:pPr>
      <w:r w:rsidRPr="0089185C">
        <w:rPr>
          <w:rFonts w:ascii="Calibri" w:hAnsi="Calibri" w:cs="Calibri"/>
        </w:rPr>
        <w:t>Ren, X., Yu, B., Lu, Y., Chen, Y. and Pu, P. (2019) ‘</w:t>
      </w:r>
      <w:proofErr w:type="spellStart"/>
      <w:r w:rsidRPr="0089185C">
        <w:rPr>
          <w:rFonts w:ascii="Calibri" w:hAnsi="Calibri" w:cs="Calibri"/>
        </w:rPr>
        <w:t>HealthSit</w:t>
      </w:r>
      <w:proofErr w:type="spellEnd"/>
      <w:r w:rsidRPr="0089185C">
        <w:rPr>
          <w:rFonts w:ascii="Calibri" w:hAnsi="Calibri" w:cs="Calibri"/>
        </w:rPr>
        <w:t xml:space="preserve">: Designing Posture-Based Interaction to Promote Exercise during Fitness Breaks’. </w:t>
      </w:r>
      <w:r w:rsidRPr="0089185C">
        <w:rPr>
          <w:rFonts w:ascii="Calibri" w:hAnsi="Calibri" w:cs="Calibri"/>
          <w:i/>
          <w:iCs/>
        </w:rPr>
        <w:t>International Journal of Human–Computer Interaction</w:t>
      </w:r>
      <w:r w:rsidRPr="0089185C">
        <w:rPr>
          <w:rFonts w:ascii="Calibri" w:hAnsi="Calibri" w:cs="Calibri"/>
        </w:rPr>
        <w:t xml:space="preserve"> 35(10), pp. 870–885. </w:t>
      </w:r>
      <w:proofErr w:type="spellStart"/>
      <w:r w:rsidRPr="0089185C">
        <w:rPr>
          <w:rFonts w:ascii="Calibri" w:hAnsi="Calibri" w:cs="Calibri"/>
        </w:rPr>
        <w:t>doi</w:t>
      </w:r>
      <w:proofErr w:type="spellEnd"/>
      <w:r w:rsidRPr="0089185C">
        <w:rPr>
          <w:rFonts w:ascii="Calibri" w:hAnsi="Calibri" w:cs="Calibri"/>
        </w:rPr>
        <w:t>: 10.1080/10447318.2018.1506641.</w:t>
      </w:r>
    </w:p>
    <w:p w14:paraId="33C34F46" w14:textId="77777777" w:rsidR="0089185C" w:rsidRPr="0089185C" w:rsidRDefault="0089185C" w:rsidP="0089185C">
      <w:pPr>
        <w:pStyle w:val="Bibliography"/>
        <w:rPr>
          <w:rFonts w:ascii="Calibri" w:hAnsi="Calibri" w:cs="Calibri"/>
        </w:rPr>
      </w:pPr>
      <w:proofErr w:type="spellStart"/>
      <w:r w:rsidRPr="0089185C">
        <w:rPr>
          <w:rFonts w:ascii="Calibri" w:hAnsi="Calibri" w:cs="Calibri"/>
        </w:rPr>
        <w:t>Roh</w:t>
      </w:r>
      <w:proofErr w:type="spellEnd"/>
      <w:r w:rsidRPr="0089185C">
        <w:rPr>
          <w:rFonts w:ascii="Calibri" w:hAnsi="Calibri" w:cs="Calibri"/>
        </w:rPr>
        <w:t xml:space="preserve">, J., Park, H., Lee, K., Hyeong, J., Kim, S. and Lee, B. (2018) ‘Sitting Posture Monitoring System Based on a Low-Cost Load Cell Using Machine Learning’. </w:t>
      </w:r>
      <w:r w:rsidRPr="0089185C">
        <w:rPr>
          <w:rFonts w:ascii="Calibri" w:hAnsi="Calibri" w:cs="Calibri"/>
          <w:i/>
          <w:iCs/>
        </w:rPr>
        <w:t>Sensors</w:t>
      </w:r>
      <w:r w:rsidRPr="0089185C">
        <w:rPr>
          <w:rFonts w:ascii="Calibri" w:hAnsi="Calibri" w:cs="Calibri"/>
        </w:rPr>
        <w:t xml:space="preserve"> 18(2), p. 208. </w:t>
      </w:r>
      <w:proofErr w:type="spellStart"/>
      <w:r w:rsidRPr="0089185C">
        <w:rPr>
          <w:rFonts w:ascii="Calibri" w:hAnsi="Calibri" w:cs="Calibri"/>
        </w:rPr>
        <w:t>doi</w:t>
      </w:r>
      <w:proofErr w:type="spellEnd"/>
      <w:r w:rsidRPr="0089185C">
        <w:rPr>
          <w:rFonts w:ascii="Calibri" w:hAnsi="Calibri" w:cs="Calibri"/>
        </w:rPr>
        <w:t>: 10.3390/s18010208.</w:t>
      </w:r>
    </w:p>
    <w:p w14:paraId="66C4FCEE" w14:textId="77777777" w:rsidR="0089185C" w:rsidRPr="0089185C" w:rsidRDefault="0089185C" w:rsidP="0089185C">
      <w:pPr>
        <w:pStyle w:val="Bibliography"/>
        <w:rPr>
          <w:rFonts w:ascii="Calibri" w:hAnsi="Calibri" w:cs="Calibri"/>
        </w:rPr>
      </w:pPr>
      <w:r w:rsidRPr="0089185C">
        <w:rPr>
          <w:rFonts w:ascii="Calibri" w:hAnsi="Calibri" w:cs="Calibri"/>
        </w:rPr>
        <w:t xml:space="preserve">Sadun, A.S., Jalani, J. and </w:t>
      </w:r>
      <w:proofErr w:type="spellStart"/>
      <w:r w:rsidRPr="0089185C">
        <w:rPr>
          <w:rFonts w:ascii="Calibri" w:hAnsi="Calibri" w:cs="Calibri"/>
        </w:rPr>
        <w:t>Sukor</w:t>
      </w:r>
      <w:proofErr w:type="spellEnd"/>
      <w:r w:rsidRPr="0089185C">
        <w:rPr>
          <w:rFonts w:ascii="Calibri" w:hAnsi="Calibri" w:cs="Calibri"/>
        </w:rPr>
        <w:t xml:space="preserve">, J.A. (2016) ‘Force Sensing Resistor (FSR): a brief overview and the low-cost sensor for active compliance control’. in Jiang, X., Chen, G., Capi, G., and </w:t>
      </w:r>
      <w:proofErr w:type="spellStart"/>
      <w:r w:rsidRPr="0089185C">
        <w:rPr>
          <w:rFonts w:ascii="Calibri" w:hAnsi="Calibri" w:cs="Calibri"/>
        </w:rPr>
        <w:t>Ishll</w:t>
      </w:r>
      <w:proofErr w:type="spellEnd"/>
      <w:r w:rsidRPr="0089185C">
        <w:rPr>
          <w:rFonts w:ascii="Calibri" w:hAnsi="Calibri" w:cs="Calibri"/>
        </w:rPr>
        <w:t>, C. (eds.) Tokyo, Japan, p. 1001112. Available at: http://proceedings.spiedigitallibrary.org/proceeding.aspx?doi=10.1117/12.2242950 (Accessed: 23 November 2023).</w:t>
      </w:r>
    </w:p>
    <w:p w14:paraId="2E2821C2" w14:textId="77777777" w:rsidR="0089185C" w:rsidRPr="0089185C" w:rsidRDefault="0089185C" w:rsidP="0089185C">
      <w:pPr>
        <w:pStyle w:val="Bibliography"/>
        <w:rPr>
          <w:rFonts w:ascii="Calibri" w:hAnsi="Calibri" w:cs="Calibri"/>
        </w:rPr>
      </w:pPr>
      <w:r w:rsidRPr="0089185C">
        <w:rPr>
          <w:rFonts w:ascii="Calibri" w:hAnsi="Calibri" w:cs="Calibri"/>
        </w:rPr>
        <w:t xml:space="preserve">Tan, H.Z., </w:t>
      </w:r>
      <w:proofErr w:type="spellStart"/>
      <w:r w:rsidRPr="0089185C">
        <w:rPr>
          <w:rFonts w:ascii="Calibri" w:hAnsi="Calibri" w:cs="Calibri"/>
        </w:rPr>
        <w:t>Slivovsky</w:t>
      </w:r>
      <w:proofErr w:type="spellEnd"/>
      <w:r w:rsidRPr="0089185C">
        <w:rPr>
          <w:rFonts w:ascii="Calibri" w:hAnsi="Calibri" w:cs="Calibri"/>
        </w:rPr>
        <w:t xml:space="preserve">, L.A. and Pentland, A. (2001) ‘A sensing chair using pressure distribution sensors’. </w:t>
      </w:r>
      <w:r w:rsidRPr="0089185C">
        <w:rPr>
          <w:rFonts w:ascii="Calibri" w:hAnsi="Calibri" w:cs="Calibri"/>
          <w:i/>
          <w:iCs/>
        </w:rPr>
        <w:t>IEEE/ASME Transactions on Mechatronics</w:t>
      </w:r>
      <w:r w:rsidRPr="0089185C">
        <w:rPr>
          <w:rFonts w:ascii="Calibri" w:hAnsi="Calibri" w:cs="Calibri"/>
        </w:rPr>
        <w:t xml:space="preserve"> 6(3), pp. 261–268. </w:t>
      </w:r>
      <w:proofErr w:type="spellStart"/>
      <w:r w:rsidRPr="0089185C">
        <w:rPr>
          <w:rFonts w:ascii="Calibri" w:hAnsi="Calibri" w:cs="Calibri"/>
        </w:rPr>
        <w:t>doi</w:t>
      </w:r>
      <w:proofErr w:type="spellEnd"/>
      <w:r w:rsidRPr="0089185C">
        <w:rPr>
          <w:rFonts w:ascii="Calibri" w:hAnsi="Calibri" w:cs="Calibri"/>
        </w:rPr>
        <w:t>: 10.1109/3516.951364.</w:t>
      </w:r>
    </w:p>
    <w:p w14:paraId="54A3ED83" w14:textId="77777777" w:rsidR="0089185C" w:rsidRPr="0089185C" w:rsidRDefault="0089185C" w:rsidP="0089185C">
      <w:pPr>
        <w:pStyle w:val="Bibliography"/>
        <w:rPr>
          <w:rFonts w:ascii="Calibri" w:hAnsi="Calibri" w:cs="Calibri"/>
        </w:rPr>
      </w:pPr>
      <w:r w:rsidRPr="0089185C">
        <w:rPr>
          <w:rFonts w:ascii="Calibri" w:hAnsi="Calibri" w:cs="Calibri"/>
        </w:rPr>
        <w:t xml:space="preserve">Tsai, M.-C., Chu, E.T.-H. and Lee, C.-R. (2023) ‘An Automated Sitting Posture Recognition System Utilizing Pressure Sensors’. </w:t>
      </w:r>
      <w:r w:rsidRPr="0089185C">
        <w:rPr>
          <w:rFonts w:ascii="Calibri" w:hAnsi="Calibri" w:cs="Calibri"/>
          <w:i/>
          <w:iCs/>
        </w:rPr>
        <w:t>Sensors</w:t>
      </w:r>
      <w:r w:rsidRPr="0089185C">
        <w:rPr>
          <w:rFonts w:ascii="Calibri" w:hAnsi="Calibri" w:cs="Calibri"/>
        </w:rPr>
        <w:t xml:space="preserve"> 23(13), p. 5894. </w:t>
      </w:r>
      <w:proofErr w:type="spellStart"/>
      <w:r w:rsidRPr="0089185C">
        <w:rPr>
          <w:rFonts w:ascii="Calibri" w:hAnsi="Calibri" w:cs="Calibri"/>
        </w:rPr>
        <w:t>doi</w:t>
      </w:r>
      <w:proofErr w:type="spellEnd"/>
      <w:r w:rsidRPr="0089185C">
        <w:rPr>
          <w:rFonts w:ascii="Calibri" w:hAnsi="Calibri" w:cs="Calibri"/>
        </w:rPr>
        <w:t>: 10.3390/s23135894.</w:t>
      </w:r>
    </w:p>
    <w:p w14:paraId="2FDB92DB" w14:textId="77777777" w:rsidR="0089185C" w:rsidRPr="0089185C" w:rsidRDefault="0089185C" w:rsidP="0089185C">
      <w:pPr>
        <w:pStyle w:val="Bibliography"/>
        <w:rPr>
          <w:rFonts w:ascii="Calibri" w:hAnsi="Calibri" w:cs="Calibri"/>
        </w:rPr>
      </w:pPr>
      <w:r w:rsidRPr="0089185C">
        <w:rPr>
          <w:rFonts w:ascii="Calibri" w:hAnsi="Calibri" w:cs="Calibri"/>
        </w:rPr>
        <w:t xml:space="preserve">Wang, J., Hafidh, B., Dong, H. and El Saddik, A. (2021) ‘Sitting Posture Recognition Using a Spiking Neural Network’. </w:t>
      </w:r>
      <w:r w:rsidRPr="0089185C">
        <w:rPr>
          <w:rFonts w:ascii="Calibri" w:hAnsi="Calibri" w:cs="Calibri"/>
          <w:i/>
          <w:iCs/>
        </w:rPr>
        <w:t>IEEE Sensors Journal</w:t>
      </w:r>
      <w:r w:rsidRPr="0089185C">
        <w:rPr>
          <w:rFonts w:ascii="Calibri" w:hAnsi="Calibri" w:cs="Calibri"/>
        </w:rPr>
        <w:t xml:space="preserve"> 21(2), pp. 1779–1786. </w:t>
      </w:r>
      <w:proofErr w:type="spellStart"/>
      <w:r w:rsidRPr="0089185C">
        <w:rPr>
          <w:rFonts w:ascii="Calibri" w:hAnsi="Calibri" w:cs="Calibri"/>
        </w:rPr>
        <w:t>doi</w:t>
      </w:r>
      <w:proofErr w:type="spellEnd"/>
      <w:r w:rsidRPr="0089185C">
        <w:rPr>
          <w:rFonts w:ascii="Calibri" w:hAnsi="Calibri" w:cs="Calibri"/>
        </w:rPr>
        <w:t>: 10.1109/JSEN.2020.3016611.</w:t>
      </w:r>
    </w:p>
    <w:p w14:paraId="159DB45A" w14:textId="77777777" w:rsidR="0089185C" w:rsidRPr="0089185C" w:rsidRDefault="0089185C" w:rsidP="0089185C">
      <w:pPr>
        <w:pStyle w:val="Bibliography"/>
        <w:rPr>
          <w:rFonts w:ascii="Calibri" w:hAnsi="Calibri" w:cs="Calibri"/>
        </w:rPr>
      </w:pPr>
      <w:r w:rsidRPr="0089185C">
        <w:rPr>
          <w:rFonts w:ascii="Calibri" w:hAnsi="Calibri" w:cs="Calibri"/>
        </w:rPr>
        <w:t xml:space="preserve">Xu, W., Huang, M.-C., Amini, N., He, L. and </w:t>
      </w:r>
      <w:proofErr w:type="spellStart"/>
      <w:r w:rsidRPr="0089185C">
        <w:rPr>
          <w:rFonts w:ascii="Calibri" w:hAnsi="Calibri" w:cs="Calibri"/>
        </w:rPr>
        <w:t>Sarrafzadeh</w:t>
      </w:r>
      <w:proofErr w:type="spellEnd"/>
      <w:r w:rsidRPr="0089185C">
        <w:rPr>
          <w:rFonts w:ascii="Calibri" w:hAnsi="Calibri" w:cs="Calibri"/>
        </w:rPr>
        <w:t>, M. (2013) ‘</w:t>
      </w:r>
      <w:proofErr w:type="spellStart"/>
      <w:r w:rsidRPr="0089185C">
        <w:rPr>
          <w:rFonts w:ascii="Calibri" w:hAnsi="Calibri" w:cs="Calibri"/>
        </w:rPr>
        <w:t>eCushion</w:t>
      </w:r>
      <w:proofErr w:type="spellEnd"/>
      <w:r w:rsidRPr="0089185C">
        <w:rPr>
          <w:rFonts w:ascii="Calibri" w:hAnsi="Calibri" w:cs="Calibri"/>
        </w:rPr>
        <w:t xml:space="preserve">: A Textile Pressure Sensor Array Design and Calibration for Sitting Posture Analysis’. </w:t>
      </w:r>
      <w:r w:rsidRPr="0089185C">
        <w:rPr>
          <w:rFonts w:ascii="Calibri" w:hAnsi="Calibri" w:cs="Calibri"/>
          <w:i/>
          <w:iCs/>
        </w:rPr>
        <w:t>IEEE Sensors Journal</w:t>
      </w:r>
      <w:r w:rsidRPr="0089185C">
        <w:rPr>
          <w:rFonts w:ascii="Calibri" w:hAnsi="Calibri" w:cs="Calibri"/>
        </w:rPr>
        <w:t xml:space="preserve"> 13(10), pp. 3926–3934. </w:t>
      </w:r>
      <w:proofErr w:type="spellStart"/>
      <w:r w:rsidRPr="0089185C">
        <w:rPr>
          <w:rFonts w:ascii="Calibri" w:hAnsi="Calibri" w:cs="Calibri"/>
        </w:rPr>
        <w:t>doi</w:t>
      </w:r>
      <w:proofErr w:type="spellEnd"/>
      <w:r w:rsidRPr="0089185C">
        <w:rPr>
          <w:rFonts w:ascii="Calibri" w:hAnsi="Calibri" w:cs="Calibri"/>
        </w:rPr>
        <w:t>: 10.1109/JSEN.2013.2259589.</w:t>
      </w:r>
    </w:p>
    <w:p w14:paraId="5E1C9D89" w14:textId="77777777" w:rsidR="0089185C" w:rsidRPr="0089185C" w:rsidRDefault="0089185C" w:rsidP="0089185C">
      <w:pPr>
        <w:pStyle w:val="Bibliography"/>
        <w:rPr>
          <w:rFonts w:ascii="Calibri" w:hAnsi="Calibri" w:cs="Calibri"/>
        </w:rPr>
      </w:pPr>
      <w:r w:rsidRPr="0089185C">
        <w:rPr>
          <w:rFonts w:ascii="Calibri" w:hAnsi="Calibri" w:cs="Calibri"/>
        </w:rPr>
        <w:t xml:space="preserve">Zemp, R., </w:t>
      </w:r>
      <w:proofErr w:type="spellStart"/>
      <w:r w:rsidRPr="0089185C">
        <w:rPr>
          <w:rFonts w:ascii="Calibri" w:hAnsi="Calibri" w:cs="Calibri"/>
        </w:rPr>
        <w:t>Tanadini</w:t>
      </w:r>
      <w:proofErr w:type="spellEnd"/>
      <w:r w:rsidRPr="0089185C">
        <w:rPr>
          <w:rFonts w:ascii="Calibri" w:hAnsi="Calibri" w:cs="Calibri"/>
        </w:rPr>
        <w:t xml:space="preserve">, M., </w:t>
      </w:r>
      <w:proofErr w:type="spellStart"/>
      <w:r w:rsidRPr="0089185C">
        <w:rPr>
          <w:rFonts w:ascii="Calibri" w:hAnsi="Calibri" w:cs="Calibri"/>
        </w:rPr>
        <w:t>Plüss</w:t>
      </w:r>
      <w:proofErr w:type="spellEnd"/>
      <w:r w:rsidRPr="0089185C">
        <w:rPr>
          <w:rFonts w:ascii="Calibri" w:hAnsi="Calibri" w:cs="Calibri"/>
        </w:rPr>
        <w:t xml:space="preserve">, S., </w:t>
      </w:r>
      <w:proofErr w:type="spellStart"/>
      <w:r w:rsidRPr="0089185C">
        <w:rPr>
          <w:rFonts w:ascii="Calibri" w:hAnsi="Calibri" w:cs="Calibri"/>
        </w:rPr>
        <w:t>Schnüriger</w:t>
      </w:r>
      <w:proofErr w:type="spellEnd"/>
      <w:r w:rsidRPr="0089185C">
        <w:rPr>
          <w:rFonts w:ascii="Calibri" w:hAnsi="Calibri" w:cs="Calibri"/>
        </w:rPr>
        <w:t xml:space="preserve">, K., Singh, N.B., Taylor, W.R. and Lorenzetti, S. (2016) ‘Application of Machine Learning Approaches for Classifying Sitting Posture Based on Force and Acceleration Sensors’. </w:t>
      </w:r>
      <w:r w:rsidRPr="0089185C">
        <w:rPr>
          <w:rFonts w:ascii="Calibri" w:hAnsi="Calibri" w:cs="Calibri"/>
          <w:i/>
          <w:iCs/>
        </w:rPr>
        <w:t>BioMed Research International</w:t>
      </w:r>
      <w:r w:rsidRPr="0089185C">
        <w:rPr>
          <w:rFonts w:ascii="Calibri" w:hAnsi="Calibri" w:cs="Calibri"/>
        </w:rPr>
        <w:t xml:space="preserve"> 2016, pp. 1–9. </w:t>
      </w:r>
      <w:proofErr w:type="spellStart"/>
      <w:r w:rsidRPr="0089185C">
        <w:rPr>
          <w:rFonts w:ascii="Calibri" w:hAnsi="Calibri" w:cs="Calibri"/>
        </w:rPr>
        <w:t>doi</w:t>
      </w:r>
      <w:proofErr w:type="spellEnd"/>
      <w:r w:rsidRPr="0089185C">
        <w:rPr>
          <w:rFonts w:ascii="Calibri" w:hAnsi="Calibri" w:cs="Calibri"/>
        </w:rPr>
        <w:t>: 10.1155/2016/5978489.</w:t>
      </w:r>
    </w:p>
    <w:p w14:paraId="71624422" w14:textId="4D05A9CE"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3CAED778"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17" w:name="_Toc152114908"/>
      <w:r>
        <w:t>Appendixes</w:t>
      </w:r>
      <w:bookmarkEnd w:id="17"/>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3"/>
  </w:num>
  <w:num w:numId="3" w16cid:durableId="754286301">
    <w:abstractNumId w:val="1"/>
  </w:num>
  <w:num w:numId="4" w16cid:durableId="19652342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23773"/>
    <w:rsid w:val="0005709F"/>
    <w:rsid w:val="0006188B"/>
    <w:rsid w:val="0006523E"/>
    <w:rsid w:val="0006722F"/>
    <w:rsid w:val="0007649D"/>
    <w:rsid w:val="000814A2"/>
    <w:rsid w:val="000819B7"/>
    <w:rsid w:val="00091BA9"/>
    <w:rsid w:val="000A14FA"/>
    <w:rsid w:val="000A57B5"/>
    <w:rsid w:val="000B1C48"/>
    <w:rsid w:val="000B2ED7"/>
    <w:rsid w:val="000B74FB"/>
    <w:rsid w:val="000C1E10"/>
    <w:rsid w:val="000C70B2"/>
    <w:rsid w:val="000D0325"/>
    <w:rsid w:val="000D651D"/>
    <w:rsid w:val="000F3B89"/>
    <w:rsid w:val="00101154"/>
    <w:rsid w:val="001178AB"/>
    <w:rsid w:val="00136AAB"/>
    <w:rsid w:val="00140A5B"/>
    <w:rsid w:val="00146316"/>
    <w:rsid w:val="0014776F"/>
    <w:rsid w:val="00154D79"/>
    <w:rsid w:val="001574BD"/>
    <w:rsid w:val="00160D94"/>
    <w:rsid w:val="00175856"/>
    <w:rsid w:val="00176AA3"/>
    <w:rsid w:val="00180784"/>
    <w:rsid w:val="00185272"/>
    <w:rsid w:val="00195653"/>
    <w:rsid w:val="0019741F"/>
    <w:rsid w:val="0019764E"/>
    <w:rsid w:val="001A27D0"/>
    <w:rsid w:val="001A5951"/>
    <w:rsid w:val="001B3153"/>
    <w:rsid w:val="001C213D"/>
    <w:rsid w:val="001C5D38"/>
    <w:rsid w:val="001C72E4"/>
    <w:rsid w:val="001D47FC"/>
    <w:rsid w:val="001E60D3"/>
    <w:rsid w:val="001E6A0B"/>
    <w:rsid w:val="00203404"/>
    <w:rsid w:val="00205208"/>
    <w:rsid w:val="00207313"/>
    <w:rsid w:val="002435F7"/>
    <w:rsid w:val="00246118"/>
    <w:rsid w:val="002465FC"/>
    <w:rsid w:val="0024701E"/>
    <w:rsid w:val="00261CCE"/>
    <w:rsid w:val="00270EC5"/>
    <w:rsid w:val="0027482B"/>
    <w:rsid w:val="00276B3D"/>
    <w:rsid w:val="00281061"/>
    <w:rsid w:val="00290E31"/>
    <w:rsid w:val="00293384"/>
    <w:rsid w:val="00294B5D"/>
    <w:rsid w:val="002A13A0"/>
    <w:rsid w:val="002A4793"/>
    <w:rsid w:val="002B15F1"/>
    <w:rsid w:val="002C167B"/>
    <w:rsid w:val="002C1BC1"/>
    <w:rsid w:val="002C33FB"/>
    <w:rsid w:val="002D12C1"/>
    <w:rsid w:val="003145BA"/>
    <w:rsid w:val="003225FD"/>
    <w:rsid w:val="003367BB"/>
    <w:rsid w:val="00351B66"/>
    <w:rsid w:val="003562ED"/>
    <w:rsid w:val="00367E4D"/>
    <w:rsid w:val="00370347"/>
    <w:rsid w:val="003726ED"/>
    <w:rsid w:val="00375D65"/>
    <w:rsid w:val="00376326"/>
    <w:rsid w:val="00381942"/>
    <w:rsid w:val="00385385"/>
    <w:rsid w:val="0038778A"/>
    <w:rsid w:val="003A14E2"/>
    <w:rsid w:val="003B04E3"/>
    <w:rsid w:val="003C7F1F"/>
    <w:rsid w:val="003D4B68"/>
    <w:rsid w:val="003E1D75"/>
    <w:rsid w:val="003E2C06"/>
    <w:rsid w:val="004018C2"/>
    <w:rsid w:val="00401BF0"/>
    <w:rsid w:val="00405948"/>
    <w:rsid w:val="00410627"/>
    <w:rsid w:val="00412B6D"/>
    <w:rsid w:val="00424266"/>
    <w:rsid w:val="0043322B"/>
    <w:rsid w:val="00433F8F"/>
    <w:rsid w:val="004350D7"/>
    <w:rsid w:val="004374B0"/>
    <w:rsid w:val="0044397D"/>
    <w:rsid w:val="004511CB"/>
    <w:rsid w:val="00454220"/>
    <w:rsid w:val="0045463F"/>
    <w:rsid w:val="004642E1"/>
    <w:rsid w:val="00470593"/>
    <w:rsid w:val="00472B47"/>
    <w:rsid w:val="00474AAE"/>
    <w:rsid w:val="00481151"/>
    <w:rsid w:val="0048274B"/>
    <w:rsid w:val="004A6B9B"/>
    <w:rsid w:val="004A7D7D"/>
    <w:rsid w:val="004B61FC"/>
    <w:rsid w:val="004C16B6"/>
    <w:rsid w:val="004C54BA"/>
    <w:rsid w:val="004C7037"/>
    <w:rsid w:val="004D007F"/>
    <w:rsid w:val="004D1C10"/>
    <w:rsid w:val="004D32C1"/>
    <w:rsid w:val="004D5932"/>
    <w:rsid w:val="004D7600"/>
    <w:rsid w:val="004E31CF"/>
    <w:rsid w:val="004F00F5"/>
    <w:rsid w:val="00511C48"/>
    <w:rsid w:val="00517F36"/>
    <w:rsid w:val="00542024"/>
    <w:rsid w:val="0054446B"/>
    <w:rsid w:val="005519B8"/>
    <w:rsid w:val="00570164"/>
    <w:rsid w:val="0057590C"/>
    <w:rsid w:val="00577912"/>
    <w:rsid w:val="00581654"/>
    <w:rsid w:val="00590487"/>
    <w:rsid w:val="005C2D0D"/>
    <w:rsid w:val="005C3979"/>
    <w:rsid w:val="005C6364"/>
    <w:rsid w:val="005D4500"/>
    <w:rsid w:val="005D4C89"/>
    <w:rsid w:val="005F0768"/>
    <w:rsid w:val="00605254"/>
    <w:rsid w:val="00614658"/>
    <w:rsid w:val="00624C79"/>
    <w:rsid w:val="00625171"/>
    <w:rsid w:val="006264A6"/>
    <w:rsid w:val="00632568"/>
    <w:rsid w:val="00635587"/>
    <w:rsid w:val="00651334"/>
    <w:rsid w:val="00652918"/>
    <w:rsid w:val="00662F03"/>
    <w:rsid w:val="00671AD5"/>
    <w:rsid w:val="00673D3C"/>
    <w:rsid w:val="00692FE9"/>
    <w:rsid w:val="00695252"/>
    <w:rsid w:val="006A1351"/>
    <w:rsid w:val="006A4707"/>
    <w:rsid w:val="006B1B39"/>
    <w:rsid w:val="006C43E4"/>
    <w:rsid w:val="006C6121"/>
    <w:rsid w:val="006C7F90"/>
    <w:rsid w:val="006D0C68"/>
    <w:rsid w:val="006D6521"/>
    <w:rsid w:val="006E10D2"/>
    <w:rsid w:val="00704E44"/>
    <w:rsid w:val="00707A46"/>
    <w:rsid w:val="00713F4C"/>
    <w:rsid w:val="00721F6C"/>
    <w:rsid w:val="00721FEE"/>
    <w:rsid w:val="00734FC0"/>
    <w:rsid w:val="007453E3"/>
    <w:rsid w:val="00746258"/>
    <w:rsid w:val="007545A5"/>
    <w:rsid w:val="00774D29"/>
    <w:rsid w:val="007937C0"/>
    <w:rsid w:val="007937E1"/>
    <w:rsid w:val="007A1BA1"/>
    <w:rsid w:val="007B2A6C"/>
    <w:rsid w:val="007B55BA"/>
    <w:rsid w:val="007C61E4"/>
    <w:rsid w:val="007D1E2D"/>
    <w:rsid w:val="007D2A0E"/>
    <w:rsid w:val="007D4150"/>
    <w:rsid w:val="007D6173"/>
    <w:rsid w:val="007E5796"/>
    <w:rsid w:val="007F4193"/>
    <w:rsid w:val="007F432F"/>
    <w:rsid w:val="007F72E1"/>
    <w:rsid w:val="008023D6"/>
    <w:rsid w:val="008064C8"/>
    <w:rsid w:val="008167E0"/>
    <w:rsid w:val="00817B77"/>
    <w:rsid w:val="0082044B"/>
    <w:rsid w:val="00823714"/>
    <w:rsid w:val="00826CB5"/>
    <w:rsid w:val="00845030"/>
    <w:rsid w:val="008515BF"/>
    <w:rsid w:val="00856C31"/>
    <w:rsid w:val="00860B04"/>
    <w:rsid w:val="008639EE"/>
    <w:rsid w:val="00864B31"/>
    <w:rsid w:val="00866B74"/>
    <w:rsid w:val="00887A77"/>
    <w:rsid w:val="0089185C"/>
    <w:rsid w:val="00892C7D"/>
    <w:rsid w:val="00896C93"/>
    <w:rsid w:val="008B6869"/>
    <w:rsid w:val="008C0254"/>
    <w:rsid w:val="008C0579"/>
    <w:rsid w:val="008C5E97"/>
    <w:rsid w:val="008D4EAA"/>
    <w:rsid w:val="008D4FD3"/>
    <w:rsid w:val="008E3161"/>
    <w:rsid w:val="008F655E"/>
    <w:rsid w:val="0091091F"/>
    <w:rsid w:val="0091235A"/>
    <w:rsid w:val="009144BC"/>
    <w:rsid w:val="00921F71"/>
    <w:rsid w:val="009412B7"/>
    <w:rsid w:val="00953CD6"/>
    <w:rsid w:val="00955875"/>
    <w:rsid w:val="009626DF"/>
    <w:rsid w:val="00982872"/>
    <w:rsid w:val="009841B7"/>
    <w:rsid w:val="009862E7"/>
    <w:rsid w:val="009871FB"/>
    <w:rsid w:val="009A4E3C"/>
    <w:rsid w:val="009A7674"/>
    <w:rsid w:val="009D0E30"/>
    <w:rsid w:val="009E351A"/>
    <w:rsid w:val="009F1132"/>
    <w:rsid w:val="00A13282"/>
    <w:rsid w:val="00A153FA"/>
    <w:rsid w:val="00A15F63"/>
    <w:rsid w:val="00A17518"/>
    <w:rsid w:val="00A20919"/>
    <w:rsid w:val="00A215D8"/>
    <w:rsid w:val="00A222F1"/>
    <w:rsid w:val="00A24C70"/>
    <w:rsid w:val="00A327CE"/>
    <w:rsid w:val="00A3458B"/>
    <w:rsid w:val="00A40998"/>
    <w:rsid w:val="00A62F49"/>
    <w:rsid w:val="00A63370"/>
    <w:rsid w:val="00A640F9"/>
    <w:rsid w:val="00A66ECE"/>
    <w:rsid w:val="00A80407"/>
    <w:rsid w:val="00A8729F"/>
    <w:rsid w:val="00A91572"/>
    <w:rsid w:val="00A91C8B"/>
    <w:rsid w:val="00A963AA"/>
    <w:rsid w:val="00AB693E"/>
    <w:rsid w:val="00AC437C"/>
    <w:rsid w:val="00AD2A29"/>
    <w:rsid w:val="00AD2FFE"/>
    <w:rsid w:val="00AD6BAF"/>
    <w:rsid w:val="00AD6C97"/>
    <w:rsid w:val="00AE5150"/>
    <w:rsid w:val="00AF4D3E"/>
    <w:rsid w:val="00B057D5"/>
    <w:rsid w:val="00B41F18"/>
    <w:rsid w:val="00B42788"/>
    <w:rsid w:val="00B42D60"/>
    <w:rsid w:val="00B436D0"/>
    <w:rsid w:val="00B44932"/>
    <w:rsid w:val="00B53586"/>
    <w:rsid w:val="00B619E4"/>
    <w:rsid w:val="00B75633"/>
    <w:rsid w:val="00B76306"/>
    <w:rsid w:val="00B913F7"/>
    <w:rsid w:val="00BB08F7"/>
    <w:rsid w:val="00BC00F1"/>
    <w:rsid w:val="00BC5686"/>
    <w:rsid w:val="00BE769C"/>
    <w:rsid w:val="00BF6929"/>
    <w:rsid w:val="00C04BC0"/>
    <w:rsid w:val="00C05D8C"/>
    <w:rsid w:val="00C217F4"/>
    <w:rsid w:val="00C32568"/>
    <w:rsid w:val="00C3708C"/>
    <w:rsid w:val="00C44E8D"/>
    <w:rsid w:val="00C46115"/>
    <w:rsid w:val="00C6444E"/>
    <w:rsid w:val="00C663D7"/>
    <w:rsid w:val="00C75462"/>
    <w:rsid w:val="00C85063"/>
    <w:rsid w:val="00C877FC"/>
    <w:rsid w:val="00CA7364"/>
    <w:rsid w:val="00CB009B"/>
    <w:rsid w:val="00CB70FA"/>
    <w:rsid w:val="00CC1256"/>
    <w:rsid w:val="00CC5486"/>
    <w:rsid w:val="00CD0D1F"/>
    <w:rsid w:val="00CD31A6"/>
    <w:rsid w:val="00CD6460"/>
    <w:rsid w:val="00CE0707"/>
    <w:rsid w:val="00CE4818"/>
    <w:rsid w:val="00CE679D"/>
    <w:rsid w:val="00CF0FB9"/>
    <w:rsid w:val="00D0222E"/>
    <w:rsid w:val="00D05B27"/>
    <w:rsid w:val="00D1646A"/>
    <w:rsid w:val="00D2542B"/>
    <w:rsid w:val="00D33173"/>
    <w:rsid w:val="00D34BE3"/>
    <w:rsid w:val="00D43B0F"/>
    <w:rsid w:val="00D55E9A"/>
    <w:rsid w:val="00D6656A"/>
    <w:rsid w:val="00D72F29"/>
    <w:rsid w:val="00D73E9A"/>
    <w:rsid w:val="00DA2AF6"/>
    <w:rsid w:val="00DA3FB0"/>
    <w:rsid w:val="00DA6C2D"/>
    <w:rsid w:val="00DB4E60"/>
    <w:rsid w:val="00DC253F"/>
    <w:rsid w:val="00DC34A2"/>
    <w:rsid w:val="00DD2F89"/>
    <w:rsid w:val="00DE64D9"/>
    <w:rsid w:val="00E01703"/>
    <w:rsid w:val="00E03E8C"/>
    <w:rsid w:val="00E1188D"/>
    <w:rsid w:val="00E127AB"/>
    <w:rsid w:val="00E13D34"/>
    <w:rsid w:val="00E20652"/>
    <w:rsid w:val="00E22AC5"/>
    <w:rsid w:val="00E25882"/>
    <w:rsid w:val="00E423E2"/>
    <w:rsid w:val="00E42FDD"/>
    <w:rsid w:val="00E46068"/>
    <w:rsid w:val="00E55198"/>
    <w:rsid w:val="00E6573A"/>
    <w:rsid w:val="00E720E6"/>
    <w:rsid w:val="00E73868"/>
    <w:rsid w:val="00E86C51"/>
    <w:rsid w:val="00E93837"/>
    <w:rsid w:val="00EA4578"/>
    <w:rsid w:val="00EA74A2"/>
    <w:rsid w:val="00EB256D"/>
    <w:rsid w:val="00EB39FD"/>
    <w:rsid w:val="00EB46B5"/>
    <w:rsid w:val="00EB560A"/>
    <w:rsid w:val="00EB5CE3"/>
    <w:rsid w:val="00EC4F6A"/>
    <w:rsid w:val="00EC6A73"/>
    <w:rsid w:val="00ED79C2"/>
    <w:rsid w:val="00EE723A"/>
    <w:rsid w:val="00F03EA6"/>
    <w:rsid w:val="00F11288"/>
    <w:rsid w:val="00F267AB"/>
    <w:rsid w:val="00F30E8B"/>
    <w:rsid w:val="00F4431C"/>
    <w:rsid w:val="00F52572"/>
    <w:rsid w:val="00F554A4"/>
    <w:rsid w:val="00F63ACE"/>
    <w:rsid w:val="00F6580C"/>
    <w:rsid w:val="00F721D8"/>
    <w:rsid w:val="00F8120F"/>
    <w:rsid w:val="00F848C1"/>
    <w:rsid w:val="00F91F95"/>
    <w:rsid w:val="00FA620F"/>
    <w:rsid w:val="00FC06BC"/>
    <w:rsid w:val="00FC24D9"/>
    <w:rsid w:val="00FD652A"/>
    <w:rsid w:val="00FE4218"/>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542FBB1F-0F38-44EC-A729-A2690DF08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2</TotalTime>
  <Pages>10</Pages>
  <Words>12412</Words>
  <Characters>70754</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10</cp:revision>
  <dcterms:created xsi:type="dcterms:W3CDTF">2023-10-29T16:09:00Z</dcterms:created>
  <dcterms:modified xsi:type="dcterms:W3CDTF">2023-11-29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MrRpHyE"/&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